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35F88C1D" w:rsidR="004B6243" w:rsidRDefault="00A56981" w:rsidP="00E45172">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B939BB">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non-dropping-particle":"","parse-names":false,"suffix":""},{"dropping-particle":"","family":"Leadley","given":"P.","non-dropping-particle":"","parse-names":false,"suffix":""},{"dropping-particle":"","family":"Siltberg","given":"J.","non-dropping-particle":"","parse-names":false,"suffix":""},{"dropping-particle":"","family":"Zaehle","given":"S.","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586560">
        <w:t>,</w:t>
      </w:r>
      <w:r w:rsidR="004B6243">
        <w:t xml:space="preserve"> leaf nitrogen </w:t>
      </w:r>
      <w:r w:rsidR="00586560">
        <w:t xml:space="preserve">content, and </w:t>
      </w:r>
      <w:r w:rsidR="00132FD2">
        <w:t>leaf photosynthesis</w:t>
      </w:r>
      <w:r w:rsidR="00540553">
        <w:t>.</w:t>
      </w:r>
    </w:p>
    <w:p w14:paraId="52C6BA67" w14:textId="1AA58B99" w:rsidR="004976BA" w:rsidRDefault="003907FC" w:rsidP="002D5264">
      <w:pPr>
        <w:spacing w:line="480" w:lineRule="auto"/>
        <w:ind w:firstLine="720"/>
      </w:pPr>
      <w:r>
        <w:t xml:space="preserve">Empirical support for positive relationships between </w:t>
      </w:r>
      <w:r w:rsidR="00A96A0D">
        <w:t xml:space="preserve">soil nitrogen availability and leaf nitrogen content is abundant </w:t>
      </w:r>
      <w:r w:rsidR="00967C8A">
        <w:fldChar w:fldCharType="begin" w:fldLock="1"/>
      </w:r>
      <w:r w:rsidR="00967C8A">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967C8A">
        <w:fldChar w:fldCharType="separate"/>
      </w:r>
      <w:r w:rsidR="00967C8A" w:rsidRPr="00967C8A">
        <w:rPr>
          <w:noProof/>
        </w:rPr>
        <w:t xml:space="preserve">(Firn </w:t>
      </w:r>
      <w:r w:rsidR="00967C8A" w:rsidRPr="00967C8A">
        <w:rPr>
          <w:i/>
          <w:noProof/>
        </w:rPr>
        <w:t>et al.</w:t>
      </w:r>
      <w:r w:rsidR="00967C8A" w:rsidRPr="00967C8A">
        <w:rPr>
          <w:noProof/>
        </w:rPr>
        <w:t xml:space="preserve">, 2019; Liang </w:t>
      </w:r>
      <w:r w:rsidR="00967C8A" w:rsidRPr="00967C8A">
        <w:rPr>
          <w:i/>
          <w:noProof/>
        </w:rPr>
        <w:t>et al.</w:t>
      </w:r>
      <w:r w:rsidR="00967C8A" w:rsidRPr="00967C8A">
        <w:rPr>
          <w:noProof/>
        </w:rPr>
        <w:t>, 2020)</w:t>
      </w:r>
      <w:r w:rsidR="00967C8A">
        <w:fldChar w:fldCharType="end"/>
      </w:r>
      <w:r w:rsidR="00CF6E82">
        <w:t xml:space="preserve">. </w:t>
      </w:r>
      <w:r w:rsidR="00BF0154">
        <w:t xml:space="preserve">This </w:t>
      </w:r>
      <w:r w:rsidR="004976BA">
        <w:t xml:space="preserve">positive </w:t>
      </w:r>
      <w:r w:rsidR="00BF0154">
        <w:t xml:space="preserve">relationship is </w:t>
      </w:r>
      <w:r w:rsidR="00D62DFB">
        <w:t xml:space="preserve">often attributed to </w:t>
      </w:r>
      <w:r w:rsidR="00CF6E82">
        <w:t>the high nitrogen cost to build and maintain enzymes that drive photosynthetic reactions forward</w:t>
      </w:r>
      <w:r w:rsidR="004976BA">
        <w:t xml:space="preserve">, or </w:t>
      </w:r>
      <w:r w:rsidR="00CF6E82">
        <w:t>cell wall tissue that contributes to leaf structure</w:t>
      </w:r>
      <w:r w:rsidR="004976BA">
        <w:t xml:space="preserve"> and defense</w:t>
      </w:r>
      <w:r w:rsidR="00CF6E82">
        <w:t xml:space="preserve"> </w:t>
      </w:r>
      <w:r w:rsidR="00CF6E82">
        <w:fldChar w:fldCharType="begin" w:fldLock="1"/>
      </w:r>
      <w:r w:rsidR="004976BA">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mendeley":{"formattedCitation":"(Evans, 1989; Evans &amp; Seemann, 1989; Onoda &lt;i&gt;et al.&lt;/i&gt;, 2004, 2017; Walker &lt;i&gt;et al.&lt;/i&gt;, 2014)","plainTextFormattedCitation":"(Evans, 1989; Evans &amp; Seemann, 1989; Onoda et al., 2004, 2017; Walker et al., 2014)","previouslyFormattedCitation":"(Evans, 1989; Evans &amp; Seemann, 1989; Onoda &lt;i&gt;et al.&lt;/i&gt;, 2004, 2017; Walker &lt;i&gt;et al.&lt;/i&gt;, 2014)"},"properties":{"noteIndex":0},"schema":"https://github.com/citation-style-language/schema/raw/master/csl-citation.json"}</w:instrText>
      </w:r>
      <w:r w:rsidR="00CF6E82">
        <w:fldChar w:fldCharType="separate"/>
      </w:r>
      <w:r w:rsidR="00CF6E82" w:rsidRPr="00CF6E82">
        <w:rPr>
          <w:noProof/>
        </w:rPr>
        <w:t xml:space="preserve">(Evans, 1989; Evans &amp; Seemann, 1989; Onoda </w:t>
      </w:r>
      <w:r w:rsidR="00CF6E82" w:rsidRPr="00CF6E82">
        <w:rPr>
          <w:i/>
          <w:noProof/>
        </w:rPr>
        <w:t>et al.</w:t>
      </w:r>
      <w:r w:rsidR="00CF6E82" w:rsidRPr="00CF6E82">
        <w:rPr>
          <w:noProof/>
        </w:rPr>
        <w:t xml:space="preserve">, 2004, 2017; Walker </w:t>
      </w:r>
      <w:r w:rsidR="00CF6E82" w:rsidRPr="00CF6E82">
        <w:rPr>
          <w:i/>
          <w:noProof/>
        </w:rPr>
        <w:t>et al.</w:t>
      </w:r>
      <w:r w:rsidR="00CF6E82" w:rsidRPr="00CF6E82">
        <w:rPr>
          <w:noProof/>
        </w:rPr>
        <w:t>, 2014)</w:t>
      </w:r>
      <w:r w:rsidR="00CF6E82">
        <w:fldChar w:fldCharType="end"/>
      </w:r>
      <w:r w:rsidR="00CF6E82">
        <w:t>.</w:t>
      </w:r>
      <w:r w:rsidR="00132FD2">
        <w:t xml:space="preserve"> Thus, increases in leaf nitrogen content with increasing soil nitrogen availability may be a mechanism that allows plants to satisfy unmet leaf nitrogen demand</w:t>
      </w:r>
      <w:r w:rsidR="002D5264">
        <w:t xml:space="preserve">. However, soil nitrogen availability is not the only </w:t>
      </w:r>
      <w:r w:rsidR="002D5264">
        <w:lastRenderedPageBreak/>
        <w:t xml:space="preserve">determinant of leaf nitrogen content, as aboveground growing conditions can facilitate shifts in leaf nitrogen demand that can modify whether recently acquired nitrogen gets partitioned toward satisfying leaf nitrogen demand or to alternative allocation fates such as growth and storage. Indeed, recent work employing the use of eco-evolutionary optimality theory indicates that aboveground climate and species identity traits are important indicators of variance in leaf nitrogen content and can be used to predict leaf nitrogen content independent of soil nitrogen availability </w:t>
      </w:r>
      <w:r w:rsidR="002D5264">
        <w:fldChar w:fldCharType="begin" w:fldLock="1"/>
      </w:r>
      <w:r w:rsidR="002D526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0","24"]]},"title":"Coordination of photosynthetic traits across soil and climate gradients","type":"article-journal","volume":"Early View"},"uris":["http://www.mendeley.com/documents/?uuid=3fa8a317-440e-4303-9a82-56fee7be13f2"]},{"id":"ITEM-5","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5","issue":"June","issued":{"date-parts":[["2022"]]},"page":"2585-2602","title":"Leaf nitrogen from the perspective of optimal plant function","type":"article-journal"},"uris":["http://www.mendeley.com/documents/?uuid=50267697-cf85-48a3-8479-7edfcd508a88"]}],"mendeley":{"formattedCitation":"(Dong &lt;i&gt;et al.&lt;/i&gt;, 2017, 2020, 2022; Paillassa &lt;i&gt;et al.&lt;/i&gt;, 2020; Westerband &lt;i&gt;et al.&lt;/i&gt;, 2022)","plainTextFormattedCitation":"(Dong et al., 2017, 2020, 2022; Paillassa et al., 2020; Westerband et al., 2022)","previouslyFormattedCitation":"(Dong &lt;i&gt;et al.&lt;/i&gt;, 2017, 2020; Paillassa &lt;i&gt;et al.&lt;/i&gt;, 2020; Westerband &lt;i&gt;et al.&lt;/i&gt;, 2022)"},"properties":{"noteIndex":0},"schema":"https://github.com/citation-style-language/schema/raw/master/csl-citation.json"}</w:instrText>
      </w:r>
      <w:r w:rsidR="002D5264">
        <w:fldChar w:fldCharType="separate"/>
      </w:r>
      <w:r w:rsidR="002D5264" w:rsidRPr="002D5264">
        <w:rPr>
          <w:noProof/>
        </w:rPr>
        <w:t xml:space="preserve">(Dong </w:t>
      </w:r>
      <w:r w:rsidR="002D5264" w:rsidRPr="002D5264">
        <w:rPr>
          <w:i/>
          <w:noProof/>
        </w:rPr>
        <w:t>et al.</w:t>
      </w:r>
      <w:r w:rsidR="002D5264" w:rsidRPr="002D5264">
        <w:rPr>
          <w:noProof/>
        </w:rPr>
        <w:t xml:space="preserve">, 2017, 2020, 2022; Paillassa </w:t>
      </w:r>
      <w:r w:rsidR="002D5264" w:rsidRPr="002D5264">
        <w:rPr>
          <w:i/>
          <w:noProof/>
        </w:rPr>
        <w:t>et al.</w:t>
      </w:r>
      <w:r w:rsidR="002D5264" w:rsidRPr="002D5264">
        <w:rPr>
          <w:noProof/>
        </w:rPr>
        <w:t xml:space="preserve">, 2020; Westerband </w:t>
      </w:r>
      <w:r w:rsidR="002D5264" w:rsidRPr="002D5264">
        <w:rPr>
          <w:i/>
          <w:noProof/>
        </w:rPr>
        <w:t>et al.</w:t>
      </w:r>
      <w:r w:rsidR="002D5264" w:rsidRPr="002D5264">
        <w:rPr>
          <w:noProof/>
        </w:rPr>
        <w:t>, 2022)</w:t>
      </w:r>
      <w:r w:rsidR="002D5264">
        <w:fldChar w:fldCharType="end"/>
      </w:r>
      <w:r w:rsidR="002D5264">
        <w:t>.</w:t>
      </w:r>
    </w:p>
    <w:p w14:paraId="5BE9284C" w14:textId="0026C979" w:rsidR="007F08A2" w:rsidRDefault="007F08A2" w:rsidP="002D5264">
      <w:pPr>
        <w:spacing w:line="480" w:lineRule="auto"/>
        <w:ind w:firstLine="720"/>
      </w:pPr>
      <w:r>
        <w:t xml:space="preserve">Evo-evolutionary optimality theory </w:t>
      </w:r>
    </w:p>
    <w:p w14:paraId="0B567693" w14:textId="77777777" w:rsidR="004976BA" w:rsidRDefault="004976BA" w:rsidP="00CF6E82">
      <w:pPr>
        <w:spacing w:line="480" w:lineRule="auto"/>
        <w:ind w:firstLine="720"/>
      </w:pPr>
    </w:p>
    <w:p w14:paraId="2ACB95E6" w14:textId="1E155706" w:rsidR="004976BA" w:rsidRDefault="004976BA" w:rsidP="00CF6E82">
      <w:pPr>
        <w:spacing w:line="480" w:lineRule="auto"/>
        <w:ind w:firstLine="720"/>
      </w:pPr>
      <w:r>
        <w:t>aboveground climate and species identity traits are also important indicators of variance in leaf nitrogen content across time and space. Thus, reliance on empirical relationships between soil nitrogen availability and leaf nitrogen content in terrestrial biosphere models</w:t>
      </w:r>
      <w:r w:rsidR="002D5264">
        <w:t xml:space="preserve"> without also considering external climatic factors</w:t>
      </w:r>
      <w:r>
        <w:t xml:space="preserve"> may lead to nefarious predictions of photosynthesis and contribute to the divergence of photosynthetic predictions across terrestrial biosphere models.</w:t>
      </w:r>
    </w:p>
    <w:p w14:paraId="0034F571" w14:textId="77777777" w:rsidR="004976BA" w:rsidRDefault="004976BA" w:rsidP="00CF6E82">
      <w:pPr>
        <w:spacing w:line="480" w:lineRule="auto"/>
        <w:ind w:firstLine="720"/>
      </w:pPr>
    </w:p>
    <w:p w14:paraId="6E620CAC" w14:textId="77777777" w:rsidR="00615472" w:rsidRDefault="00615472" w:rsidP="00615472">
      <w:pPr>
        <w:spacing w:line="480" w:lineRule="auto"/>
        <w:ind w:firstLine="720"/>
      </w:pPr>
    </w:p>
    <w:p w14:paraId="1D6A8CB1" w14:textId="77777777" w:rsidR="00615472" w:rsidRDefault="00615472" w:rsidP="00615472">
      <w:pPr>
        <w:spacing w:line="480" w:lineRule="auto"/>
        <w:ind w:firstLine="720"/>
      </w:pPr>
    </w:p>
    <w:p w14:paraId="0B4D4313" w14:textId="0556DE67" w:rsidR="008A1C36" w:rsidRDefault="008A1C36" w:rsidP="00615472">
      <w:pPr>
        <w:spacing w:line="480" w:lineRule="auto"/>
        <w:ind w:firstLine="720"/>
      </w:pPr>
      <w:r w:rsidRPr="00B939BB">
        <w:t xml:space="preserve"> aboveground climate and species are also important indicators of variance in leaf nitrogen content and primary productivity across time and space</w:t>
      </w:r>
      <w:r>
        <w:t>.</w:t>
      </w:r>
      <w:r w:rsidR="00B939BB">
        <w:t xml:space="preserve"> Indeed, recent work suggests that variation in leaf nitrogen content can be predicted independent of soil nitrogen availability </w:t>
      </w:r>
    </w:p>
    <w:p w14:paraId="26ED5D26" w14:textId="77777777" w:rsidR="008A1C36" w:rsidRDefault="008A1C36" w:rsidP="008A1C36">
      <w:pPr>
        <w:spacing w:line="480" w:lineRule="auto"/>
        <w:ind w:firstLine="720"/>
      </w:pPr>
    </w:p>
    <w:p w14:paraId="371A28A7" w14:textId="77777777" w:rsidR="008A1C36" w:rsidRDefault="008A1C36" w:rsidP="008A1C36">
      <w:pPr>
        <w:spacing w:line="480" w:lineRule="auto"/>
        <w:ind w:firstLine="720"/>
      </w:pPr>
    </w:p>
    <w:p w14:paraId="1120A9E7" w14:textId="2997941F" w:rsidR="00D62DFB" w:rsidRDefault="00D62DFB" w:rsidP="008A1C36">
      <w:pPr>
        <w:spacing w:line="480" w:lineRule="auto"/>
        <w:ind w:firstLine="720"/>
      </w:pPr>
      <w:r>
        <w:t xml:space="preserve">The ability to predict leaf nitrogen content independent of soil nitrogen availability casts uncertainty in the ability of terrestrial biosphere models to predict accurate and reliable shifts in </w:t>
      </w:r>
      <w:r>
        <w:lastRenderedPageBreak/>
        <w:t xml:space="preserve">leaf nitrogen content due to changes in aboveground climate across plant functional groups. Thus, there is a need for studies to investigate mechanisms that drive variance in leaf nitrogen content across diverse climatic and edaphic gradients to better understand primary controls of leaf nitrogen content. Previous environmental gradient analyses suggest that leaf nitrogen content generally increases with </w:t>
      </w:r>
    </w:p>
    <w:p w14:paraId="68808834" w14:textId="77777777" w:rsidR="00F549AC" w:rsidRDefault="00F549AC" w:rsidP="007E6FC8">
      <w:pPr>
        <w:spacing w:line="480" w:lineRule="auto"/>
        <w:ind w:firstLine="720"/>
      </w:pPr>
    </w:p>
    <w:p w14:paraId="4D3782CE" w14:textId="18C84791" w:rsidR="007E6FC8" w:rsidRDefault="007E6FC8" w:rsidP="007E6FC8">
      <w:pPr>
        <w:spacing w:line="480" w:lineRule="auto"/>
        <w:ind w:firstLine="720"/>
      </w:pPr>
    </w:p>
    <w:p w14:paraId="61290E9A" w14:textId="77777777" w:rsidR="00A96A0D" w:rsidRDefault="00A96A0D" w:rsidP="00A96A0D">
      <w:pPr>
        <w:spacing w:line="480" w:lineRule="auto"/>
        <w:ind w:firstLine="720"/>
      </w:pPr>
    </w:p>
    <w:p w14:paraId="3BAC1391" w14:textId="77777777" w:rsidR="00A96A0D" w:rsidRDefault="00A96A0D" w:rsidP="00A96A0D">
      <w:pPr>
        <w:spacing w:line="480" w:lineRule="auto"/>
        <w:ind w:firstLine="720"/>
      </w:pPr>
    </w:p>
    <w:p w14:paraId="0195734E" w14:textId="34D43047" w:rsidR="00540553" w:rsidRDefault="003603EC" w:rsidP="00A96A0D">
      <w:pPr>
        <w:spacing w:line="480" w:lineRule="auto"/>
        <w:ind w:firstLine="720"/>
      </w:pPr>
      <w:r>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t xml:space="preserve"> </w:t>
      </w:r>
      <w:r w:rsidR="004B6243">
        <w:t xml:space="preserve">Indeed, recent analyses indicate that variance in leaf nitrogen content and photosynthetic capacity across space and time is better explained through interactions between aboveground climatic and belowground edaphic factors than can be explained by variance in soil nitrogen availability alone </w:t>
      </w:r>
      <w:r w:rsidR="00540553">
        <w:t>R</w:t>
      </w:r>
      <w:r w:rsidR="004B6243">
        <w:t xml:space="preserve">elationships between leaf nitrogen and photosynthetic capacity may also be determined through costs of leaf construction, commonly evidenced through leaf mass per unit leaf area, species identity traits such as </w:t>
      </w:r>
      <w:r w:rsidR="003907FC">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rsidR="003907FC">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lastRenderedPageBreak/>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t>
      </w:r>
      <w:r>
        <w:lastRenderedPageBreak/>
        <w:t>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4D2E36"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2"/>
      <w:r w:rsidR="002A0EA7">
        <w:t>N</w:t>
      </w:r>
      <w:commentRangeEnd w:id="2"/>
      <w:r w:rsidR="002A0EA7">
        <w:rPr>
          <w:rStyle w:val="CommentReference"/>
          <w:rFonts w:eastAsiaTheme="minorHAnsi" w:cs="Times New Roman (Body CS)"/>
        </w:rPr>
        <w:commentReference w:id="2"/>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4D2E36"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m:t>
        </m:r>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3"/>
      <w:r>
        <w:t>T</w:t>
      </w:r>
      <w:commentRangeEnd w:id="3"/>
      <w:r>
        <w:rPr>
          <w:rStyle w:val="CommentReference"/>
          <w:rFonts w:eastAsiaTheme="minorHAnsi" w:cs="Times New Roman (Body CS)"/>
        </w:rPr>
        <w:commentReference w:id="3"/>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le 4) decreased with increasing soil moisture. There was no observable individual effect of soil moistur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123F13C3" w14:textId="185922F2" w:rsidR="002D5264" w:rsidRPr="002D5264" w:rsidRDefault="00AA3362" w:rsidP="002D5264">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D5264" w:rsidRPr="002D5264">
        <w:rPr>
          <w:b/>
          <w:bCs/>
          <w:noProof/>
        </w:rPr>
        <w:t>Bates D, Mächler M, Bolker B, Walker S</w:t>
      </w:r>
      <w:r w:rsidR="002D5264" w:rsidRPr="002D5264">
        <w:rPr>
          <w:noProof/>
        </w:rPr>
        <w:t xml:space="preserve">. </w:t>
      </w:r>
      <w:r w:rsidR="002D5264" w:rsidRPr="002D5264">
        <w:rPr>
          <w:b/>
          <w:bCs/>
          <w:noProof/>
        </w:rPr>
        <w:t>2015</w:t>
      </w:r>
      <w:r w:rsidR="002D5264" w:rsidRPr="002D5264">
        <w:rPr>
          <w:noProof/>
        </w:rPr>
        <w:t xml:space="preserve">. Fitting linear mixed-effects models using lme4. </w:t>
      </w:r>
      <w:r w:rsidR="002D5264" w:rsidRPr="002D5264">
        <w:rPr>
          <w:i/>
          <w:iCs/>
          <w:noProof/>
        </w:rPr>
        <w:t>Journal of Statistical Software</w:t>
      </w:r>
      <w:r w:rsidR="002D5264" w:rsidRPr="002D5264">
        <w:rPr>
          <w:noProof/>
        </w:rPr>
        <w:t xml:space="preserve"> </w:t>
      </w:r>
      <w:r w:rsidR="002D5264" w:rsidRPr="002D5264">
        <w:rPr>
          <w:b/>
          <w:bCs/>
          <w:noProof/>
        </w:rPr>
        <w:t>67</w:t>
      </w:r>
      <w:r w:rsidR="002D5264" w:rsidRPr="002D5264">
        <w:rPr>
          <w:noProof/>
        </w:rPr>
        <w:t>: 1–48.</w:t>
      </w:r>
    </w:p>
    <w:p w14:paraId="18E5E54D" w14:textId="77777777" w:rsidR="002D5264" w:rsidRPr="002D5264" w:rsidRDefault="002D5264" w:rsidP="002D5264">
      <w:pPr>
        <w:widowControl w:val="0"/>
        <w:autoSpaceDE w:val="0"/>
        <w:autoSpaceDN w:val="0"/>
        <w:adjustRightInd w:val="0"/>
        <w:spacing w:line="480" w:lineRule="auto"/>
        <w:rPr>
          <w:noProof/>
        </w:rPr>
      </w:pPr>
      <w:r w:rsidRPr="002D5264">
        <w:rPr>
          <w:b/>
          <w:bCs/>
          <w:noProof/>
        </w:rPr>
        <w:t>Bernacchi CJ, Singsaas EL, Pimentel C, Portis AR, Long SP</w:t>
      </w:r>
      <w:r w:rsidRPr="002D5264">
        <w:rPr>
          <w:noProof/>
        </w:rPr>
        <w:t xml:space="preserve">. </w:t>
      </w:r>
      <w:r w:rsidRPr="002D5264">
        <w:rPr>
          <w:b/>
          <w:bCs/>
          <w:noProof/>
        </w:rPr>
        <w:t>2001</w:t>
      </w:r>
      <w:r w:rsidRPr="002D5264">
        <w:rPr>
          <w:noProof/>
        </w:rPr>
        <w:t xml:space="preserve">. Improved temperature response functions for models of Rubisco-limited photosynthesis. </w:t>
      </w:r>
      <w:r w:rsidRPr="002D5264">
        <w:rPr>
          <w:i/>
          <w:iCs/>
          <w:noProof/>
        </w:rPr>
        <w:t>Plant, Cell and Environment</w:t>
      </w:r>
      <w:r w:rsidRPr="002D5264">
        <w:rPr>
          <w:noProof/>
        </w:rPr>
        <w:t xml:space="preserve"> </w:t>
      </w:r>
      <w:r w:rsidRPr="002D5264">
        <w:rPr>
          <w:b/>
          <w:bCs/>
          <w:noProof/>
        </w:rPr>
        <w:t>24</w:t>
      </w:r>
      <w:r w:rsidRPr="002D5264">
        <w:rPr>
          <w:noProof/>
        </w:rPr>
        <w:t>: 253–259.</w:t>
      </w:r>
    </w:p>
    <w:p w14:paraId="469A7D0F" w14:textId="77777777" w:rsidR="002D5264" w:rsidRPr="002D5264" w:rsidRDefault="002D5264" w:rsidP="002D5264">
      <w:pPr>
        <w:widowControl w:val="0"/>
        <w:autoSpaceDE w:val="0"/>
        <w:autoSpaceDN w:val="0"/>
        <w:adjustRightInd w:val="0"/>
        <w:spacing w:line="480" w:lineRule="auto"/>
        <w:rPr>
          <w:noProof/>
        </w:rPr>
      </w:pPr>
      <w:r w:rsidRPr="002D5264">
        <w:rPr>
          <w:b/>
          <w:bCs/>
          <w:noProof/>
        </w:rPr>
        <w:t>Booth BBB, Jones CD, Collins M, Totterdell IJ, Cox PM, Sitch S, Huntingford C, Betts RA, Harris GR, Lloyd J</w:t>
      </w:r>
      <w:r w:rsidRPr="002D5264">
        <w:rPr>
          <w:noProof/>
        </w:rPr>
        <w:t xml:space="preserve">. </w:t>
      </w:r>
      <w:r w:rsidRPr="002D5264">
        <w:rPr>
          <w:b/>
          <w:bCs/>
          <w:noProof/>
        </w:rPr>
        <w:t>2012</w:t>
      </w:r>
      <w:r w:rsidRPr="002D5264">
        <w:rPr>
          <w:noProof/>
        </w:rPr>
        <w:t xml:space="preserve">. High sensitivity of future global warming to land carbon cycle processes. </w:t>
      </w:r>
      <w:r w:rsidRPr="002D5264">
        <w:rPr>
          <w:i/>
          <w:iCs/>
          <w:noProof/>
        </w:rPr>
        <w:t>Environmental Research Letters</w:t>
      </w:r>
      <w:r w:rsidRPr="002D5264">
        <w:rPr>
          <w:noProof/>
        </w:rPr>
        <w:t xml:space="preserve"> </w:t>
      </w:r>
      <w:r w:rsidRPr="002D5264">
        <w:rPr>
          <w:b/>
          <w:bCs/>
          <w:noProof/>
        </w:rPr>
        <w:t>7</w:t>
      </w:r>
      <w:r w:rsidRPr="002D5264">
        <w:rPr>
          <w:noProof/>
        </w:rPr>
        <w:t>: 024002.</w:t>
      </w:r>
    </w:p>
    <w:p w14:paraId="2FBC8A3B" w14:textId="77777777" w:rsidR="002D5264" w:rsidRPr="002D5264" w:rsidRDefault="002D5264" w:rsidP="002D5264">
      <w:pPr>
        <w:widowControl w:val="0"/>
        <w:autoSpaceDE w:val="0"/>
        <w:autoSpaceDN w:val="0"/>
        <w:adjustRightInd w:val="0"/>
        <w:spacing w:line="480" w:lineRule="auto"/>
        <w:rPr>
          <w:noProof/>
        </w:rPr>
      </w:pPr>
      <w:r w:rsidRPr="002D5264">
        <w:rPr>
          <w:b/>
          <w:bCs/>
          <w:noProof/>
        </w:rPr>
        <w:t>Braghiere RK, Fisher JB, Allen K, Brzostek ER, Shi M, Yang X, Ricciuto DM, Fisher RA, Zhu Q, Phillips RP</w:t>
      </w:r>
      <w:r w:rsidRPr="002D5264">
        <w:rPr>
          <w:noProof/>
        </w:rPr>
        <w:t xml:space="preserve">. </w:t>
      </w:r>
      <w:r w:rsidRPr="002D5264">
        <w:rPr>
          <w:b/>
          <w:bCs/>
          <w:noProof/>
        </w:rPr>
        <w:t>2022</w:t>
      </w:r>
      <w:r w:rsidRPr="002D5264">
        <w:rPr>
          <w:noProof/>
        </w:rPr>
        <w:t xml:space="preserve">. Modeling global carbon costs of plant nitrogen and phosphorus acquisition. </w:t>
      </w:r>
      <w:r w:rsidRPr="002D5264">
        <w:rPr>
          <w:i/>
          <w:iCs/>
          <w:noProof/>
        </w:rPr>
        <w:t>Journal of Advances in Modeling Earth Systems</w:t>
      </w:r>
      <w:r w:rsidRPr="002D5264">
        <w:rPr>
          <w:noProof/>
        </w:rPr>
        <w:t xml:space="preserve"> </w:t>
      </w:r>
      <w:r w:rsidRPr="002D5264">
        <w:rPr>
          <w:b/>
          <w:bCs/>
          <w:noProof/>
        </w:rPr>
        <w:t>14</w:t>
      </w:r>
      <w:r w:rsidRPr="002D5264">
        <w:rPr>
          <w:noProof/>
        </w:rPr>
        <w:t>: 1–23.</w:t>
      </w:r>
    </w:p>
    <w:p w14:paraId="6F0FD4D8" w14:textId="77777777" w:rsidR="002D5264" w:rsidRPr="002D5264" w:rsidRDefault="002D5264" w:rsidP="002D5264">
      <w:pPr>
        <w:widowControl w:val="0"/>
        <w:autoSpaceDE w:val="0"/>
        <w:autoSpaceDN w:val="0"/>
        <w:adjustRightInd w:val="0"/>
        <w:spacing w:line="480" w:lineRule="auto"/>
        <w:rPr>
          <w:noProof/>
        </w:rPr>
      </w:pPr>
      <w:r w:rsidRPr="002D5264">
        <w:rPr>
          <w:b/>
          <w:bCs/>
          <w:noProof/>
        </w:rPr>
        <w:t>Cernusak LA, Ubierna N, Winter K, Holtum JAM, Marshall JD, Farquhar GD</w:t>
      </w:r>
      <w:r w:rsidRPr="002D5264">
        <w:rPr>
          <w:noProof/>
        </w:rPr>
        <w:t xml:space="preserve">. </w:t>
      </w:r>
      <w:r w:rsidRPr="002D5264">
        <w:rPr>
          <w:b/>
          <w:bCs/>
          <w:noProof/>
        </w:rPr>
        <w:t>2013</w:t>
      </w:r>
      <w:r w:rsidRPr="002D5264">
        <w:rPr>
          <w:noProof/>
        </w:rPr>
        <w:t xml:space="preserve">. Environmental and physiological determinants of carbon isotope discrimination in terrestrial plants. </w:t>
      </w:r>
      <w:r w:rsidRPr="002D5264">
        <w:rPr>
          <w:i/>
          <w:iCs/>
          <w:noProof/>
        </w:rPr>
        <w:t>New Phytologist</w:t>
      </w:r>
      <w:r w:rsidRPr="002D5264">
        <w:rPr>
          <w:noProof/>
        </w:rPr>
        <w:t xml:space="preserve"> </w:t>
      </w:r>
      <w:r w:rsidRPr="002D5264">
        <w:rPr>
          <w:b/>
          <w:bCs/>
          <w:noProof/>
        </w:rPr>
        <w:t>200</w:t>
      </w:r>
      <w:r w:rsidRPr="002D5264">
        <w:rPr>
          <w:noProof/>
        </w:rPr>
        <w:t>: 950–965.</w:t>
      </w:r>
    </w:p>
    <w:p w14:paraId="4D655363" w14:textId="77777777" w:rsidR="002D5264" w:rsidRPr="002D5264" w:rsidRDefault="002D5264" w:rsidP="002D5264">
      <w:pPr>
        <w:widowControl w:val="0"/>
        <w:autoSpaceDE w:val="0"/>
        <w:autoSpaceDN w:val="0"/>
        <w:adjustRightInd w:val="0"/>
        <w:spacing w:line="480" w:lineRule="auto"/>
        <w:rPr>
          <w:noProof/>
        </w:rPr>
      </w:pPr>
      <w:r w:rsidRPr="002D5264">
        <w:rPr>
          <w:b/>
          <w:bCs/>
          <w:noProof/>
        </w:rPr>
        <w:t>Cramer W, Prentice IC</w:t>
      </w:r>
      <w:r w:rsidRPr="002D5264">
        <w:rPr>
          <w:noProof/>
        </w:rPr>
        <w:t xml:space="preserve">. </w:t>
      </w:r>
      <w:r w:rsidRPr="002D5264">
        <w:rPr>
          <w:b/>
          <w:bCs/>
          <w:noProof/>
        </w:rPr>
        <w:t>1988</w:t>
      </w:r>
      <w:r w:rsidRPr="002D5264">
        <w:rPr>
          <w:noProof/>
        </w:rPr>
        <w:t xml:space="preserve">. Simulation of regional soil moisture deficits on a European scale. </w:t>
      </w:r>
      <w:r w:rsidRPr="002D5264">
        <w:rPr>
          <w:i/>
          <w:iCs/>
          <w:noProof/>
        </w:rPr>
        <w:t>Norsk Geografisk Tidsskrift - Norwegian Journal of Geography</w:t>
      </w:r>
      <w:r w:rsidRPr="002D5264">
        <w:rPr>
          <w:noProof/>
        </w:rPr>
        <w:t xml:space="preserve"> </w:t>
      </w:r>
      <w:r w:rsidRPr="002D5264">
        <w:rPr>
          <w:b/>
          <w:bCs/>
          <w:noProof/>
        </w:rPr>
        <w:t>42</w:t>
      </w:r>
      <w:r w:rsidRPr="002D5264">
        <w:rPr>
          <w:noProof/>
        </w:rPr>
        <w:t>: 149–151.</w:t>
      </w:r>
    </w:p>
    <w:p w14:paraId="433CCC9D" w14:textId="77777777" w:rsidR="002D5264" w:rsidRPr="002D5264" w:rsidRDefault="002D5264" w:rsidP="002D5264">
      <w:pPr>
        <w:widowControl w:val="0"/>
        <w:autoSpaceDE w:val="0"/>
        <w:autoSpaceDN w:val="0"/>
        <w:adjustRightInd w:val="0"/>
        <w:spacing w:line="480" w:lineRule="auto"/>
        <w:rPr>
          <w:noProof/>
        </w:rPr>
      </w:pPr>
      <w:r w:rsidRPr="002D5264">
        <w:rPr>
          <w:b/>
          <w:bCs/>
          <w:noProof/>
        </w:rPr>
        <w:t>Daly C, Halbleib M, Smith JI, Gibson WP, Doggett MK, Taylor GH, Curtis J, Pasteris PP</w:t>
      </w:r>
      <w:r w:rsidRPr="002D5264">
        <w:rPr>
          <w:noProof/>
        </w:rPr>
        <w:t xml:space="preserve">. </w:t>
      </w:r>
      <w:r w:rsidRPr="002D5264">
        <w:rPr>
          <w:b/>
          <w:bCs/>
          <w:noProof/>
        </w:rPr>
        <w:t>2008</w:t>
      </w:r>
      <w:r w:rsidRPr="002D5264">
        <w:rPr>
          <w:noProof/>
        </w:rPr>
        <w:t xml:space="preserve">. Physiographically sensitive mapping of climatological temperature and precipitation across the conterminous United States. </w:t>
      </w:r>
      <w:r w:rsidRPr="002D5264">
        <w:rPr>
          <w:i/>
          <w:iCs/>
          <w:noProof/>
        </w:rPr>
        <w:t>International Journal of Climatology</w:t>
      </w:r>
      <w:r w:rsidRPr="002D5264">
        <w:rPr>
          <w:noProof/>
        </w:rPr>
        <w:t xml:space="preserve"> </w:t>
      </w:r>
      <w:r w:rsidRPr="002D5264">
        <w:rPr>
          <w:b/>
          <w:bCs/>
          <w:noProof/>
        </w:rPr>
        <w:t>28</w:t>
      </w:r>
      <w:r w:rsidRPr="002D5264">
        <w:rPr>
          <w:noProof/>
        </w:rPr>
        <w:t>: 2031–2064.</w:t>
      </w:r>
    </w:p>
    <w:p w14:paraId="0E828019"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Davies-Barnard T, Meyerholt J, Zaehle S, Friedlingstein P, Brovkin V, Fan Y, Fisher RA, Jones CD, Lee H, Peano D, </w:t>
      </w:r>
      <w:r w:rsidRPr="002D5264">
        <w:rPr>
          <w:b/>
          <w:bCs/>
          <w:i/>
          <w:iCs/>
          <w:noProof/>
        </w:rPr>
        <w:t>et al.</w:t>
      </w:r>
      <w:r w:rsidRPr="002D5264">
        <w:rPr>
          <w:noProof/>
        </w:rPr>
        <w:t xml:space="preserve"> </w:t>
      </w:r>
      <w:r w:rsidRPr="002D5264">
        <w:rPr>
          <w:b/>
          <w:bCs/>
          <w:noProof/>
        </w:rPr>
        <w:t>2020</w:t>
      </w:r>
      <w:r w:rsidRPr="002D5264">
        <w:rPr>
          <w:noProof/>
        </w:rPr>
        <w:t xml:space="preserve">. Nitrogen cycling in CMIP6 land surface models: progress and limitations. </w:t>
      </w:r>
      <w:r w:rsidRPr="002D5264">
        <w:rPr>
          <w:i/>
          <w:iCs/>
          <w:noProof/>
        </w:rPr>
        <w:t>Biogeosciences</w:t>
      </w:r>
      <w:r w:rsidRPr="002D5264">
        <w:rPr>
          <w:noProof/>
        </w:rPr>
        <w:t xml:space="preserve"> </w:t>
      </w:r>
      <w:r w:rsidRPr="002D5264">
        <w:rPr>
          <w:b/>
          <w:bCs/>
          <w:noProof/>
        </w:rPr>
        <w:t>17</w:t>
      </w:r>
      <w:r w:rsidRPr="002D5264">
        <w:rPr>
          <w:noProof/>
        </w:rPr>
        <w:t>: 5129–5148.</w:t>
      </w:r>
    </w:p>
    <w:p w14:paraId="3F79097C" w14:textId="77777777" w:rsidR="002D5264" w:rsidRPr="002D5264" w:rsidRDefault="002D5264" w:rsidP="002D5264">
      <w:pPr>
        <w:widowControl w:val="0"/>
        <w:autoSpaceDE w:val="0"/>
        <w:autoSpaceDN w:val="0"/>
        <w:adjustRightInd w:val="0"/>
        <w:spacing w:line="480" w:lineRule="auto"/>
        <w:rPr>
          <w:noProof/>
        </w:rPr>
      </w:pPr>
      <w:r w:rsidRPr="002D5264">
        <w:rPr>
          <w:b/>
          <w:bCs/>
          <w:noProof/>
        </w:rPr>
        <w:lastRenderedPageBreak/>
        <w:t>Davis TW, Prentice IC, Stocker BD, Thomas RT, Whitley RJ, Wang H, Evans BJ, Gallego-Sala A V, Sykes MT, Cramer W</w:t>
      </w:r>
      <w:r w:rsidRPr="002D5264">
        <w:rPr>
          <w:noProof/>
        </w:rPr>
        <w:t xml:space="preserve">. </w:t>
      </w:r>
      <w:r w:rsidRPr="002D5264">
        <w:rPr>
          <w:b/>
          <w:bCs/>
          <w:noProof/>
        </w:rPr>
        <w:t>2017</w:t>
      </w:r>
      <w:r w:rsidRPr="002D5264">
        <w:rPr>
          <w:noProof/>
        </w:rPr>
        <w:t xml:space="preserve">. Simple process-led algorithms for simulating habitats (SPLASH v.1.0): robust indices of radiation, evapotranspiration and plant-available moisture. </w:t>
      </w:r>
      <w:r w:rsidRPr="002D5264">
        <w:rPr>
          <w:i/>
          <w:iCs/>
          <w:noProof/>
        </w:rPr>
        <w:t>Geoscientific Model Development</w:t>
      </w:r>
      <w:r w:rsidRPr="002D5264">
        <w:rPr>
          <w:noProof/>
        </w:rPr>
        <w:t xml:space="preserve"> </w:t>
      </w:r>
      <w:r w:rsidRPr="002D5264">
        <w:rPr>
          <w:b/>
          <w:bCs/>
          <w:noProof/>
        </w:rPr>
        <w:t>10</w:t>
      </w:r>
      <w:r w:rsidRPr="002D5264">
        <w:rPr>
          <w:noProof/>
        </w:rPr>
        <w:t>: 689–708.</w:t>
      </w:r>
    </w:p>
    <w:p w14:paraId="216DC20D" w14:textId="77777777" w:rsidR="002D5264" w:rsidRPr="002D5264" w:rsidRDefault="002D5264" w:rsidP="002D5264">
      <w:pPr>
        <w:widowControl w:val="0"/>
        <w:autoSpaceDE w:val="0"/>
        <w:autoSpaceDN w:val="0"/>
        <w:adjustRightInd w:val="0"/>
        <w:spacing w:line="480" w:lineRule="auto"/>
        <w:rPr>
          <w:noProof/>
        </w:rPr>
      </w:pPr>
      <w:r w:rsidRPr="002D5264">
        <w:rPr>
          <w:b/>
          <w:bCs/>
          <w:noProof/>
        </w:rPr>
        <w:t>Dong N, Prentice IC, Evans BJ, Caddy-Retalic S, Lowe AJ, Wright IJ</w:t>
      </w:r>
      <w:r w:rsidRPr="002D5264">
        <w:rPr>
          <w:noProof/>
        </w:rPr>
        <w:t xml:space="preserve">. </w:t>
      </w:r>
      <w:r w:rsidRPr="002D5264">
        <w:rPr>
          <w:b/>
          <w:bCs/>
          <w:noProof/>
        </w:rPr>
        <w:t>2017</w:t>
      </w:r>
      <w:r w:rsidRPr="002D5264">
        <w:rPr>
          <w:noProof/>
        </w:rPr>
        <w:t xml:space="preserve">. Leaf nitrogen from first principles: field evidence for adaptive variation with climate. </w:t>
      </w:r>
      <w:r w:rsidRPr="002D5264">
        <w:rPr>
          <w:i/>
          <w:iCs/>
          <w:noProof/>
        </w:rPr>
        <w:t>Biogeosciences</w:t>
      </w:r>
      <w:r w:rsidRPr="002D5264">
        <w:rPr>
          <w:noProof/>
        </w:rPr>
        <w:t xml:space="preserve"> </w:t>
      </w:r>
      <w:r w:rsidRPr="002D5264">
        <w:rPr>
          <w:b/>
          <w:bCs/>
          <w:noProof/>
        </w:rPr>
        <w:t>14</w:t>
      </w:r>
      <w:r w:rsidRPr="002D5264">
        <w:rPr>
          <w:noProof/>
        </w:rPr>
        <w:t>: 481–495.</w:t>
      </w:r>
    </w:p>
    <w:p w14:paraId="0ABA24B3" w14:textId="77777777" w:rsidR="002D5264" w:rsidRPr="002D5264" w:rsidRDefault="002D5264" w:rsidP="002D5264">
      <w:pPr>
        <w:widowControl w:val="0"/>
        <w:autoSpaceDE w:val="0"/>
        <w:autoSpaceDN w:val="0"/>
        <w:adjustRightInd w:val="0"/>
        <w:spacing w:line="480" w:lineRule="auto"/>
        <w:rPr>
          <w:noProof/>
        </w:rPr>
      </w:pPr>
      <w:r w:rsidRPr="002D5264">
        <w:rPr>
          <w:b/>
          <w:bCs/>
          <w:noProof/>
        </w:rPr>
        <w:t>Dong N, Prentice IC, Wright IJ, Evans BJ, Togashi HF, Caddy-Retalic S, McInerney FA, Sparrow B, Leitch E, Lowe AJ</w:t>
      </w:r>
      <w:r w:rsidRPr="002D5264">
        <w:rPr>
          <w:noProof/>
        </w:rPr>
        <w:t xml:space="preserve">. </w:t>
      </w:r>
      <w:r w:rsidRPr="002D5264">
        <w:rPr>
          <w:b/>
          <w:bCs/>
          <w:noProof/>
        </w:rPr>
        <w:t>2020</w:t>
      </w:r>
      <w:r w:rsidRPr="002D5264">
        <w:rPr>
          <w:noProof/>
        </w:rPr>
        <w:t xml:space="preserve">. Components of leaf‐trait variation along environmental gradients. </w:t>
      </w:r>
      <w:r w:rsidRPr="002D5264">
        <w:rPr>
          <w:i/>
          <w:iCs/>
          <w:noProof/>
        </w:rPr>
        <w:t>New Phytologist</w:t>
      </w:r>
      <w:r w:rsidRPr="002D5264">
        <w:rPr>
          <w:noProof/>
        </w:rPr>
        <w:t xml:space="preserve"> </w:t>
      </w:r>
      <w:r w:rsidRPr="002D5264">
        <w:rPr>
          <w:b/>
          <w:bCs/>
          <w:noProof/>
        </w:rPr>
        <w:t>228</w:t>
      </w:r>
      <w:r w:rsidRPr="002D5264">
        <w:rPr>
          <w:noProof/>
        </w:rPr>
        <w:t>: 82–94.</w:t>
      </w:r>
    </w:p>
    <w:p w14:paraId="221E8E71"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Dong N, Prentice IC, Wright IJ, Wang H, Atkin OK, Bloomfield KJ, Domingues TF, Gleason SM, Maire V, Onoda Y, </w:t>
      </w:r>
      <w:r w:rsidRPr="002D5264">
        <w:rPr>
          <w:b/>
          <w:bCs/>
          <w:i/>
          <w:iCs/>
          <w:noProof/>
        </w:rPr>
        <w:t>et al.</w:t>
      </w:r>
      <w:r w:rsidRPr="002D5264">
        <w:rPr>
          <w:noProof/>
        </w:rPr>
        <w:t xml:space="preserve"> </w:t>
      </w:r>
      <w:r w:rsidRPr="002D5264">
        <w:rPr>
          <w:b/>
          <w:bCs/>
          <w:noProof/>
        </w:rPr>
        <w:t>2022</w:t>
      </w:r>
      <w:r w:rsidRPr="002D5264">
        <w:rPr>
          <w:noProof/>
        </w:rPr>
        <w:t xml:space="preserve">. Leaf nitrogen from the perspective of optimal plant function. </w:t>
      </w:r>
      <w:r w:rsidRPr="002D5264">
        <w:rPr>
          <w:i/>
          <w:iCs/>
          <w:noProof/>
        </w:rPr>
        <w:t>Journal of Ecology</w:t>
      </w:r>
      <w:r w:rsidRPr="002D5264">
        <w:rPr>
          <w:noProof/>
        </w:rPr>
        <w:t>: 2585–2602.</w:t>
      </w:r>
    </w:p>
    <w:p w14:paraId="094B4D5C" w14:textId="77777777" w:rsidR="002D5264" w:rsidRPr="002D5264" w:rsidRDefault="002D5264" w:rsidP="002D5264">
      <w:pPr>
        <w:widowControl w:val="0"/>
        <w:autoSpaceDE w:val="0"/>
        <w:autoSpaceDN w:val="0"/>
        <w:adjustRightInd w:val="0"/>
        <w:spacing w:line="480" w:lineRule="auto"/>
        <w:rPr>
          <w:noProof/>
        </w:rPr>
      </w:pPr>
      <w:r w:rsidRPr="002D5264">
        <w:rPr>
          <w:b/>
          <w:bCs/>
          <w:noProof/>
        </w:rPr>
        <w:t>Evans JR</w:t>
      </w:r>
      <w:r w:rsidRPr="002D5264">
        <w:rPr>
          <w:noProof/>
        </w:rPr>
        <w:t xml:space="preserve">. </w:t>
      </w:r>
      <w:r w:rsidRPr="002D5264">
        <w:rPr>
          <w:b/>
          <w:bCs/>
          <w:noProof/>
        </w:rPr>
        <w:t>1989</w:t>
      </w:r>
      <w:r w:rsidRPr="002D5264">
        <w:rPr>
          <w:noProof/>
        </w:rPr>
        <w:t xml:space="preserve">. Partitioning of nitrogen between and within leaves grown under different irradiances. </w:t>
      </w:r>
      <w:r w:rsidRPr="002D5264">
        <w:rPr>
          <w:i/>
          <w:iCs/>
          <w:noProof/>
        </w:rPr>
        <w:t>Functional Plant Biology</w:t>
      </w:r>
      <w:r w:rsidRPr="002D5264">
        <w:rPr>
          <w:noProof/>
        </w:rPr>
        <w:t xml:space="preserve"> </w:t>
      </w:r>
      <w:r w:rsidRPr="002D5264">
        <w:rPr>
          <w:b/>
          <w:bCs/>
          <w:noProof/>
        </w:rPr>
        <w:t>16</w:t>
      </w:r>
      <w:r w:rsidRPr="002D5264">
        <w:rPr>
          <w:noProof/>
        </w:rPr>
        <w:t>: 533.</w:t>
      </w:r>
    </w:p>
    <w:p w14:paraId="28E380C4" w14:textId="77777777" w:rsidR="002D5264" w:rsidRPr="002D5264" w:rsidRDefault="002D5264" w:rsidP="002D5264">
      <w:pPr>
        <w:widowControl w:val="0"/>
        <w:autoSpaceDE w:val="0"/>
        <w:autoSpaceDN w:val="0"/>
        <w:adjustRightInd w:val="0"/>
        <w:spacing w:line="480" w:lineRule="auto"/>
        <w:rPr>
          <w:noProof/>
        </w:rPr>
      </w:pPr>
      <w:r w:rsidRPr="002D5264">
        <w:rPr>
          <w:b/>
          <w:bCs/>
          <w:noProof/>
        </w:rPr>
        <w:t>Evans JR, Seemann JR</w:t>
      </w:r>
      <w:r w:rsidRPr="002D5264">
        <w:rPr>
          <w:noProof/>
        </w:rPr>
        <w:t xml:space="preserve">. </w:t>
      </w:r>
      <w:r w:rsidRPr="002D5264">
        <w:rPr>
          <w:b/>
          <w:bCs/>
          <w:noProof/>
        </w:rPr>
        <w:t>1989</w:t>
      </w:r>
      <w:r w:rsidRPr="002D5264">
        <w:rPr>
          <w:noProof/>
        </w:rPr>
        <w:t xml:space="preserve">. The allocation of protein nitrogen in the photosynthetic apparatus: costs, consequences, and control. </w:t>
      </w:r>
      <w:r w:rsidRPr="002D5264">
        <w:rPr>
          <w:i/>
          <w:iCs/>
          <w:noProof/>
        </w:rPr>
        <w:t>Photosynthesis</w:t>
      </w:r>
      <w:r w:rsidRPr="002D5264">
        <w:rPr>
          <w:noProof/>
        </w:rPr>
        <w:t xml:space="preserve"> </w:t>
      </w:r>
      <w:r w:rsidRPr="002D5264">
        <w:rPr>
          <w:b/>
          <w:bCs/>
          <w:noProof/>
        </w:rPr>
        <w:t>8</w:t>
      </w:r>
      <w:r w:rsidRPr="002D5264">
        <w:rPr>
          <w:noProof/>
        </w:rPr>
        <w:t>: 183–205.</w:t>
      </w:r>
    </w:p>
    <w:p w14:paraId="3ACF97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Farquhar GD, Ehleringer JR, Hubick KT</w:t>
      </w:r>
      <w:r w:rsidRPr="002D5264">
        <w:rPr>
          <w:noProof/>
        </w:rPr>
        <w:t xml:space="preserve">. </w:t>
      </w:r>
      <w:r w:rsidRPr="002D5264">
        <w:rPr>
          <w:b/>
          <w:bCs/>
          <w:noProof/>
        </w:rPr>
        <w:t>1989</w:t>
      </w:r>
      <w:r w:rsidRPr="002D5264">
        <w:rPr>
          <w:noProof/>
        </w:rPr>
        <w:t xml:space="preserve">. Carbon isotope discrimination and photosynthesis. </w:t>
      </w:r>
      <w:r w:rsidRPr="002D5264">
        <w:rPr>
          <w:i/>
          <w:iCs/>
          <w:noProof/>
        </w:rPr>
        <w:t>Annual Review of Plant Physiology and Plant Molecular Biology</w:t>
      </w:r>
      <w:r w:rsidRPr="002D5264">
        <w:rPr>
          <w:noProof/>
        </w:rPr>
        <w:t xml:space="preserve"> </w:t>
      </w:r>
      <w:r w:rsidRPr="002D5264">
        <w:rPr>
          <w:b/>
          <w:bCs/>
          <w:noProof/>
        </w:rPr>
        <w:t>40</w:t>
      </w:r>
      <w:r w:rsidRPr="002D5264">
        <w:rPr>
          <w:noProof/>
        </w:rPr>
        <w:t>: 503–537.</w:t>
      </w:r>
    </w:p>
    <w:p w14:paraId="48F2E69B"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Fay PA, Prober SM, Harpole WS, Knops JMH, Bakker JD, Borer ET, Lind EM, MacDougall AS, Seabloom EW, Wragg PD, </w:t>
      </w:r>
      <w:r w:rsidRPr="002D5264">
        <w:rPr>
          <w:b/>
          <w:bCs/>
          <w:i/>
          <w:iCs/>
          <w:noProof/>
        </w:rPr>
        <w:t>et al.</w:t>
      </w:r>
      <w:r w:rsidRPr="002D5264">
        <w:rPr>
          <w:noProof/>
        </w:rPr>
        <w:t xml:space="preserve"> </w:t>
      </w:r>
      <w:r w:rsidRPr="002D5264">
        <w:rPr>
          <w:b/>
          <w:bCs/>
          <w:noProof/>
        </w:rPr>
        <w:t>2015</w:t>
      </w:r>
      <w:r w:rsidRPr="002D5264">
        <w:rPr>
          <w:noProof/>
        </w:rPr>
        <w:t xml:space="preserve">. Grassland productivity limited by multiple nutrients. </w:t>
      </w:r>
      <w:r w:rsidRPr="002D5264">
        <w:rPr>
          <w:i/>
          <w:iCs/>
          <w:noProof/>
        </w:rPr>
        <w:t>Nature Plants</w:t>
      </w:r>
      <w:r w:rsidRPr="002D5264">
        <w:rPr>
          <w:noProof/>
        </w:rPr>
        <w:t xml:space="preserve"> </w:t>
      </w:r>
      <w:r w:rsidRPr="002D5264">
        <w:rPr>
          <w:b/>
          <w:bCs/>
          <w:noProof/>
        </w:rPr>
        <w:t>1</w:t>
      </w:r>
      <w:r w:rsidRPr="002D5264">
        <w:rPr>
          <w:noProof/>
        </w:rPr>
        <w:t>: 15080.</w:t>
      </w:r>
    </w:p>
    <w:p w14:paraId="2985A67F"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Firn J, McGree JM, Harvey E, Flores-Moreno H, Schütz M, Buckley YM, Borer ET, </w:t>
      </w:r>
      <w:r w:rsidRPr="002D5264">
        <w:rPr>
          <w:b/>
          <w:bCs/>
          <w:noProof/>
        </w:rPr>
        <w:lastRenderedPageBreak/>
        <w:t xml:space="preserve">Seabloom EW, La Pierre KJ, MacDougall AS, </w:t>
      </w:r>
      <w:r w:rsidRPr="002D5264">
        <w:rPr>
          <w:b/>
          <w:bCs/>
          <w:i/>
          <w:iCs/>
          <w:noProof/>
        </w:rPr>
        <w:t>et al.</w:t>
      </w:r>
      <w:r w:rsidRPr="002D5264">
        <w:rPr>
          <w:noProof/>
        </w:rPr>
        <w:t xml:space="preserve"> </w:t>
      </w:r>
      <w:r w:rsidRPr="002D5264">
        <w:rPr>
          <w:b/>
          <w:bCs/>
          <w:noProof/>
        </w:rPr>
        <w:t>2019</w:t>
      </w:r>
      <w:r w:rsidRPr="002D5264">
        <w:rPr>
          <w:noProof/>
        </w:rPr>
        <w:t xml:space="preserve">. Leaf nutrients, not specific leaf area, are consistent indicators of elevated nutrient inputs. </w:t>
      </w:r>
      <w:r w:rsidRPr="002D5264">
        <w:rPr>
          <w:i/>
          <w:iCs/>
          <w:noProof/>
        </w:rPr>
        <w:t>Nature Ecology &amp; Evolution</w:t>
      </w:r>
      <w:r w:rsidRPr="002D5264">
        <w:rPr>
          <w:noProof/>
        </w:rPr>
        <w:t xml:space="preserve"> </w:t>
      </w:r>
      <w:r w:rsidRPr="002D5264">
        <w:rPr>
          <w:b/>
          <w:bCs/>
          <w:noProof/>
        </w:rPr>
        <w:t>3</w:t>
      </w:r>
      <w:r w:rsidRPr="002D5264">
        <w:rPr>
          <w:noProof/>
        </w:rPr>
        <w:t>: 400–406.</w:t>
      </w:r>
    </w:p>
    <w:p w14:paraId="075115FB" w14:textId="77777777" w:rsidR="002D5264" w:rsidRPr="002D5264" w:rsidRDefault="002D5264" w:rsidP="002D5264">
      <w:pPr>
        <w:widowControl w:val="0"/>
        <w:autoSpaceDE w:val="0"/>
        <w:autoSpaceDN w:val="0"/>
        <w:adjustRightInd w:val="0"/>
        <w:spacing w:line="480" w:lineRule="auto"/>
        <w:rPr>
          <w:noProof/>
        </w:rPr>
      </w:pPr>
      <w:r w:rsidRPr="002D5264">
        <w:rPr>
          <w:b/>
          <w:bCs/>
          <w:noProof/>
        </w:rPr>
        <w:t>Fox J, Weisberg S</w:t>
      </w:r>
      <w:r w:rsidRPr="002D5264">
        <w:rPr>
          <w:noProof/>
        </w:rPr>
        <w:t xml:space="preserve">. </w:t>
      </w:r>
      <w:r w:rsidRPr="002D5264">
        <w:rPr>
          <w:b/>
          <w:bCs/>
          <w:noProof/>
        </w:rPr>
        <w:t>2019</w:t>
      </w:r>
      <w:r w:rsidRPr="002D5264">
        <w:rPr>
          <w:noProof/>
        </w:rPr>
        <w:t xml:space="preserve">. </w:t>
      </w:r>
      <w:r w:rsidRPr="002D5264">
        <w:rPr>
          <w:i/>
          <w:iCs/>
          <w:noProof/>
        </w:rPr>
        <w:t>An R companion to applied regression</w:t>
      </w:r>
      <w:r w:rsidRPr="002D5264">
        <w:rPr>
          <w:noProof/>
        </w:rPr>
        <w:t>. Thousand Oaks, California: Sage.</w:t>
      </w:r>
    </w:p>
    <w:p w14:paraId="4CC4E85E" w14:textId="77777777" w:rsidR="002D5264" w:rsidRPr="002D5264" w:rsidRDefault="002D5264" w:rsidP="002D5264">
      <w:pPr>
        <w:widowControl w:val="0"/>
        <w:autoSpaceDE w:val="0"/>
        <w:autoSpaceDN w:val="0"/>
        <w:adjustRightInd w:val="0"/>
        <w:spacing w:line="480" w:lineRule="auto"/>
        <w:rPr>
          <w:noProof/>
        </w:rPr>
      </w:pPr>
      <w:r w:rsidRPr="002D5264">
        <w:rPr>
          <w:b/>
          <w:bCs/>
          <w:noProof/>
        </w:rPr>
        <w:t>Hijmans RJ</w:t>
      </w:r>
      <w:r w:rsidRPr="002D5264">
        <w:rPr>
          <w:noProof/>
        </w:rPr>
        <w:t xml:space="preserve">. </w:t>
      </w:r>
      <w:r w:rsidRPr="002D5264">
        <w:rPr>
          <w:b/>
          <w:bCs/>
          <w:noProof/>
        </w:rPr>
        <w:t>2022</w:t>
      </w:r>
      <w:r w:rsidRPr="002D5264">
        <w:rPr>
          <w:noProof/>
        </w:rPr>
        <w:t>. terra: Spatial Data Analysis.</w:t>
      </w:r>
    </w:p>
    <w:p w14:paraId="3913421B" w14:textId="77777777" w:rsidR="002D5264" w:rsidRPr="002D5264" w:rsidRDefault="002D5264" w:rsidP="002D5264">
      <w:pPr>
        <w:widowControl w:val="0"/>
        <w:autoSpaceDE w:val="0"/>
        <w:autoSpaceDN w:val="0"/>
        <w:adjustRightInd w:val="0"/>
        <w:spacing w:line="480" w:lineRule="auto"/>
        <w:rPr>
          <w:noProof/>
        </w:rPr>
      </w:pPr>
      <w:r w:rsidRPr="002D5264">
        <w:rPr>
          <w:b/>
          <w:bCs/>
          <w:noProof/>
        </w:rPr>
        <w:t>Huber ML, Perkins RA, Laesecke A, Friend DG, Sengers J V, Assael MJ, Metaxa IN, Vogel E, Mareš R, Miyagawa K</w:t>
      </w:r>
      <w:r w:rsidRPr="002D5264">
        <w:rPr>
          <w:noProof/>
        </w:rPr>
        <w:t xml:space="preserve">. </w:t>
      </w:r>
      <w:r w:rsidRPr="002D5264">
        <w:rPr>
          <w:b/>
          <w:bCs/>
          <w:noProof/>
        </w:rPr>
        <w:t>2009</w:t>
      </w:r>
      <w:r w:rsidRPr="002D5264">
        <w:rPr>
          <w:noProof/>
        </w:rPr>
        <w:t>. New international formulation for the viscosity of H</w:t>
      </w:r>
      <w:r w:rsidRPr="002D5264">
        <w:rPr>
          <w:noProof/>
          <w:vertAlign w:val="subscript"/>
        </w:rPr>
        <w:t>2</w:t>
      </w:r>
      <w:r w:rsidRPr="002D5264">
        <w:rPr>
          <w:noProof/>
        </w:rPr>
        <w:t xml:space="preserve">O. </w:t>
      </w:r>
      <w:r w:rsidRPr="002D5264">
        <w:rPr>
          <w:i/>
          <w:iCs/>
          <w:noProof/>
        </w:rPr>
        <w:t>Journal of Physical and Chemical Reference Data</w:t>
      </w:r>
      <w:r w:rsidRPr="002D5264">
        <w:rPr>
          <w:noProof/>
        </w:rPr>
        <w:t xml:space="preserve"> </w:t>
      </w:r>
      <w:r w:rsidRPr="002D5264">
        <w:rPr>
          <w:b/>
          <w:bCs/>
          <w:noProof/>
        </w:rPr>
        <w:t>38</w:t>
      </w:r>
      <w:r w:rsidRPr="002D5264">
        <w:rPr>
          <w:noProof/>
        </w:rPr>
        <w:t>: 101–125.</w:t>
      </w:r>
    </w:p>
    <w:p w14:paraId="32DBC520" w14:textId="77777777" w:rsidR="002D5264" w:rsidRPr="002D5264" w:rsidRDefault="002D5264" w:rsidP="002D5264">
      <w:pPr>
        <w:widowControl w:val="0"/>
        <w:autoSpaceDE w:val="0"/>
        <w:autoSpaceDN w:val="0"/>
        <w:adjustRightInd w:val="0"/>
        <w:spacing w:line="480" w:lineRule="auto"/>
        <w:rPr>
          <w:noProof/>
        </w:rPr>
      </w:pPr>
      <w:r w:rsidRPr="002D5264">
        <w:rPr>
          <w:b/>
          <w:bCs/>
          <w:noProof/>
        </w:rPr>
        <w:t>Hungate BA, Dukes JS, Shaw MR, Luo Y, Field CB</w:t>
      </w:r>
      <w:r w:rsidRPr="002D5264">
        <w:rPr>
          <w:noProof/>
        </w:rPr>
        <w:t xml:space="preserve">. </w:t>
      </w:r>
      <w:r w:rsidRPr="002D5264">
        <w:rPr>
          <w:b/>
          <w:bCs/>
          <w:noProof/>
        </w:rPr>
        <w:t>2003</w:t>
      </w:r>
      <w:r w:rsidRPr="002D5264">
        <w:rPr>
          <w:noProof/>
        </w:rPr>
        <w:t xml:space="preserve">. Nitrogen and climate change. </w:t>
      </w:r>
      <w:r w:rsidRPr="002D5264">
        <w:rPr>
          <w:i/>
          <w:iCs/>
          <w:noProof/>
        </w:rPr>
        <w:t>Science</w:t>
      </w:r>
      <w:r w:rsidRPr="002D5264">
        <w:rPr>
          <w:noProof/>
        </w:rPr>
        <w:t xml:space="preserve"> </w:t>
      </w:r>
      <w:r w:rsidRPr="002D5264">
        <w:rPr>
          <w:b/>
          <w:bCs/>
          <w:noProof/>
        </w:rPr>
        <w:t>302</w:t>
      </w:r>
      <w:r w:rsidRPr="002D5264">
        <w:rPr>
          <w:noProof/>
        </w:rPr>
        <w:t>: 1512–1513.</w:t>
      </w:r>
    </w:p>
    <w:p w14:paraId="342622C2" w14:textId="77777777" w:rsidR="002D5264" w:rsidRPr="002D5264" w:rsidRDefault="002D5264" w:rsidP="002D5264">
      <w:pPr>
        <w:widowControl w:val="0"/>
        <w:autoSpaceDE w:val="0"/>
        <w:autoSpaceDN w:val="0"/>
        <w:adjustRightInd w:val="0"/>
        <w:spacing w:line="480" w:lineRule="auto"/>
        <w:rPr>
          <w:noProof/>
        </w:rPr>
      </w:pPr>
      <w:r w:rsidRPr="002D5264">
        <w:rPr>
          <w:b/>
          <w:bCs/>
          <w:noProof/>
        </w:rPr>
        <w:t>IPCC</w:t>
      </w:r>
      <w:r w:rsidRPr="002D5264">
        <w:rPr>
          <w:noProof/>
        </w:rPr>
        <w:t xml:space="preserve">. </w:t>
      </w:r>
      <w:r w:rsidRPr="002D5264">
        <w:rPr>
          <w:b/>
          <w:bCs/>
          <w:noProof/>
        </w:rPr>
        <w:t>2013</w:t>
      </w:r>
      <w:r w:rsidRPr="002D5264">
        <w:rPr>
          <w:noProof/>
        </w:rPr>
        <w:t xml:space="preserve">. </w:t>
      </w:r>
      <w:r w:rsidRPr="002D5264">
        <w:rPr>
          <w:i/>
          <w:iCs/>
          <w:noProof/>
        </w:rPr>
        <w:t>Climate Change 2013: The Physical Science Basis. Contribution of Working Group I to the Fifth Assessment Report of the Intergovernmental Panel on Climate Change</w:t>
      </w:r>
      <w:r w:rsidRPr="002D5264">
        <w:rPr>
          <w:noProof/>
        </w:rPr>
        <w:t>.</w:t>
      </w:r>
    </w:p>
    <w:p w14:paraId="361046EA"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churina OM, Zhang H, Raun WR, Krenzer EG</w:t>
      </w:r>
      <w:r w:rsidRPr="002D5264">
        <w:rPr>
          <w:noProof/>
        </w:rPr>
        <w:t xml:space="preserve">. </w:t>
      </w:r>
      <w:r w:rsidRPr="002D5264">
        <w:rPr>
          <w:b/>
          <w:bCs/>
          <w:noProof/>
        </w:rPr>
        <w:t>2000</w:t>
      </w:r>
      <w:r w:rsidRPr="002D5264">
        <w:rPr>
          <w:noProof/>
        </w:rPr>
        <w:t xml:space="preserve">. Simultaneous determination of soil aluminum, ammonium- and nitrate- nitrogen using 1 M potassium chloride. </w:t>
      </w:r>
      <w:r w:rsidRPr="002D5264">
        <w:rPr>
          <w:i/>
          <w:iCs/>
          <w:noProof/>
        </w:rPr>
        <w:t>Communications in Soil Science and Plant Analysis</w:t>
      </w:r>
      <w:r w:rsidRPr="002D5264">
        <w:rPr>
          <w:noProof/>
        </w:rPr>
        <w:t xml:space="preserve"> </w:t>
      </w:r>
      <w:r w:rsidRPr="002D5264">
        <w:rPr>
          <w:b/>
          <w:bCs/>
          <w:noProof/>
        </w:rPr>
        <w:t>31</w:t>
      </w:r>
      <w:r w:rsidRPr="002D5264">
        <w:rPr>
          <w:noProof/>
        </w:rPr>
        <w:t>: 893–903.</w:t>
      </w:r>
    </w:p>
    <w:p w14:paraId="297D6211"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tabuchi M</w:t>
      </w:r>
      <w:r w:rsidRPr="002D5264">
        <w:rPr>
          <w:noProof/>
        </w:rPr>
        <w:t xml:space="preserve">. </w:t>
      </w:r>
      <w:r w:rsidRPr="002D5264">
        <w:rPr>
          <w:b/>
          <w:bCs/>
          <w:noProof/>
        </w:rPr>
        <w:t>2015</w:t>
      </w:r>
      <w:r w:rsidRPr="002D5264">
        <w:rPr>
          <w:noProof/>
        </w:rPr>
        <w:t xml:space="preserve">. LeafArea: An R package for rapid digital analysis of leaf area. </w:t>
      </w:r>
      <w:r w:rsidRPr="002D5264">
        <w:rPr>
          <w:i/>
          <w:iCs/>
          <w:noProof/>
        </w:rPr>
        <w:t>Ecological Research</w:t>
      </w:r>
      <w:r w:rsidRPr="002D5264">
        <w:rPr>
          <w:noProof/>
        </w:rPr>
        <w:t xml:space="preserve"> </w:t>
      </w:r>
      <w:r w:rsidRPr="002D5264">
        <w:rPr>
          <w:b/>
          <w:bCs/>
          <w:noProof/>
        </w:rPr>
        <w:t>30</w:t>
      </w:r>
      <w:r w:rsidRPr="002D5264">
        <w:rPr>
          <w:noProof/>
        </w:rPr>
        <w:t>: 1073–1077.</w:t>
      </w:r>
    </w:p>
    <w:p w14:paraId="4A27DE99"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ttge J, Knorr W, Raddatz T, Wirth C</w:t>
      </w:r>
      <w:r w:rsidRPr="002D5264">
        <w:rPr>
          <w:noProof/>
        </w:rPr>
        <w:t xml:space="preserve">. </w:t>
      </w:r>
      <w:r w:rsidRPr="002D5264">
        <w:rPr>
          <w:b/>
          <w:bCs/>
          <w:noProof/>
        </w:rPr>
        <w:t>2009</w:t>
      </w:r>
      <w:r w:rsidRPr="002D5264">
        <w:rPr>
          <w:noProof/>
        </w:rPr>
        <w:t xml:space="preserve">. Quantifying photosynthetic capacity and its relationship to leaf nitrogen content for global-scale terrestrial biosphere models. </w:t>
      </w:r>
      <w:r w:rsidRPr="002D5264">
        <w:rPr>
          <w:i/>
          <w:iCs/>
          <w:noProof/>
        </w:rPr>
        <w:t>Global Change Biology</w:t>
      </w:r>
      <w:r w:rsidRPr="002D5264">
        <w:rPr>
          <w:noProof/>
        </w:rPr>
        <w:t xml:space="preserve"> </w:t>
      </w:r>
      <w:r w:rsidRPr="002D5264">
        <w:rPr>
          <w:b/>
          <w:bCs/>
          <w:noProof/>
        </w:rPr>
        <w:t>15</w:t>
      </w:r>
      <w:r w:rsidRPr="002D5264">
        <w:rPr>
          <w:noProof/>
        </w:rPr>
        <w:t>: 976–991.</w:t>
      </w:r>
    </w:p>
    <w:p w14:paraId="769364CD" w14:textId="77777777" w:rsidR="002D5264" w:rsidRPr="002D5264" w:rsidRDefault="002D5264" w:rsidP="002D5264">
      <w:pPr>
        <w:widowControl w:val="0"/>
        <w:autoSpaceDE w:val="0"/>
        <w:autoSpaceDN w:val="0"/>
        <w:adjustRightInd w:val="0"/>
        <w:spacing w:line="480" w:lineRule="auto"/>
        <w:rPr>
          <w:noProof/>
        </w:rPr>
      </w:pPr>
      <w:r w:rsidRPr="002D5264">
        <w:rPr>
          <w:b/>
          <w:bCs/>
          <w:noProof/>
        </w:rPr>
        <w:t>Keeling CD, Mook WG, Tans PP</w:t>
      </w:r>
      <w:r w:rsidRPr="002D5264">
        <w:rPr>
          <w:noProof/>
        </w:rPr>
        <w:t xml:space="preserve">. </w:t>
      </w:r>
      <w:r w:rsidRPr="002D5264">
        <w:rPr>
          <w:b/>
          <w:bCs/>
          <w:noProof/>
        </w:rPr>
        <w:t>1979</w:t>
      </w:r>
      <w:r w:rsidRPr="002D5264">
        <w:rPr>
          <w:noProof/>
        </w:rPr>
        <w:t xml:space="preserve">. Recent trends in the </w:t>
      </w:r>
      <w:r w:rsidRPr="002D5264">
        <w:rPr>
          <w:noProof/>
          <w:vertAlign w:val="superscript"/>
        </w:rPr>
        <w:t>13</w:t>
      </w:r>
      <w:r w:rsidRPr="002D5264">
        <w:rPr>
          <w:noProof/>
        </w:rPr>
        <w:t>C/</w:t>
      </w:r>
      <w:r w:rsidRPr="002D5264">
        <w:rPr>
          <w:noProof/>
          <w:vertAlign w:val="superscript"/>
        </w:rPr>
        <w:t>12</w:t>
      </w:r>
      <w:r w:rsidRPr="002D5264">
        <w:rPr>
          <w:noProof/>
        </w:rPr>
        <w:t xml:space="preserve">C ratio of atmospheric carbon dioxide. </w:t>
      </w:r>
      <w:r w:rsidRPr="002D5264">
        <w:rPr>
          <w:i/>
          <w:iCs/>
          <w:noProof/>
        </w:rPr>
        <w:t>Nature</w:t>
      </w:r>
      <w:r w:rsidRPr="002D5264">
        <w:rPr>
          <w:noProof/>
        </w:rPr>
        <w:t xml:space="preserve"> </w:t>
      </w:r>
      <w:r w:rsidRPr="002D5264">
        <w:rPr>
          <w:b/>
          <w:bCs/>
          <w:noProof/>
        </w:rPr>
        <w:t>277</w:t>
      </w:r>
      <w:r w:rsidRPr="002D5264">
        <w:rPr>
          <w:noProof/>
        </w:rPr>
        <w:t>: 121–123.</w:t>
      </w:r>
    </w:p>
    <w:p w14:paraId="0F8F08C8" w14:textId="77777777" w:rsidR="002D5264" w:rsidRPr="002D5264" w:rsidRDefault="002D5264" w:rsidP="002D5264">
      <w:pPr>
        <w:widowControl w:val="0"/>
        <w:autoSpaceDE w:val="0"/>
        <w:autoSpaceDN w:val="0"/>
        <w:adjustRightInd w:val="0"/>
        <w:spacing w:line="480" w:lineRule="auto"/>
        <w:rPr>
          <w:noProof/>
        </w:rPr>
      </w:pPr>
      <w:r w:rsidRPr="002D5264">
        <w:rPr>
          <w:b/>
          <w:bCs/>
          <w:noProof/>
        </w:rPr>
        <w:lastRenderedPageBreak/>
        <w:t>Keeney DR, Nelson DW</w:t>
      </w:r>
      <w:r w:rsidRPr="002D5264">
        <w:rPr>
          <w:noProof/>
        </w:rPr>
        <w:t xml:space="preserve">. </w:t>
      </w:r>
      <w:r w:rsidRPr="002D5264">
        <w:rPr>
          <w:b/>
          <w:bCs/>
          <w:noProof/>
        </w:rPr>
        <w:t>1983</w:t>
      </w:r>
      <w:r w:rsidRPr="002D5264">
        <w:rPr>
          <w:noProof/>
        </w:rPr>
        <w:t>. Nitrogen—Inorganic Forms. In: Page AL, ed. Methods of Soil Analysis. Madison, WI, USA: ASA and SSSA, 643–698.</w:t>
      </w:r>
    </w:p>
    <w:p w14:paraId="7D50A151" w14:textId="77777777" w:rsidR="002D5264" w:rsidRPr="002D5264" w:rsidRDefault="002D5264" w:rsidP="002D5264">
      <w:pPr>
        <w:widowControl w:val="0"/>
        <w:autoSpaceDE w:val="0"/>
        <w:autoSpaceDN w:val="0"/>
        <w:adjustRightInd w:val="0"/>
        <w:spacing w:line="480" w:lineRule="auto"/>
        <w:rPr>
          <w:noProof/>
        </w:rPr>
      </w:pPr>
      <w:r w:rsidRPr="002D5264">
        <w:rPr>
          <w:b/>
          <w:bCs/>
          <w:noProof/>
        </w:rPr>
        <w:t>Kenward MG, Roger JH</w:t>
      </w:r>
      <w:r w:rsidRPr="002D5264">
        <w:rPr>
          <w:noProof/>
        </w:rPr>
        <w:t xml:space="preserve">. </w:t>
      </w:r>
      <w:r w:rsidRPr="002D5264">
        <w:rPr>
          <w:b/>
          <w:bCs/>
          <w:noProof/>
        </w:rPr>
        <w:t>1997</w:t>
      </w:r>
      <w:r w:rsidRPr="002D5264">
        <w:rPr>
          <w:noProof/>
        </w:rPr>
        <w:t xml:space="preserve">. Small sample inference for fixed effects from restricted maximum likelihood. </w:t>
      </w:r>
      <w:r w:rsidRPr="002D5264">
        <w:rPr>
          <w:i/>
          <w:iCs/>
          <w:noProof/>
        </w:rPr>
        <w:t>Biometrics</w:t>
      </w:r>
      <w:r w:rsidRPr="002D5264">
        <w:rPr>
          <w:noProof/>
        </w:rPr>
        <w:t xml:space="preserve"> </w:t>
      </w:r>
      <w:r w:rsidRPr="002D5264">
        <w:rPr>
          <w:b/>
          <w:bCs/>
          <w:noProof/>
        </w:rPr>
        <w:t>53</w:t>
      </w:r>
      <w:r w:rsidRPr="002D5264">
        <w:rPr>
          <w:noProof/>
        </w:rPr>
        <w:t>: 983.</w:t>
      </w:r>
    </w:p>
    <w:p w14:paraId="19499744" w14:textId="77777777" w:rsidR="002D5264" w:rsidRPr="002D5264" w:rsidRDefault="002D5264" w:rsidP="002D5264">
      <w:pPr>
        <w:widowControl w:val="0"/>
        <w:autoSpaceDE w:val="0"/>
        <w:autoSpaceDN w:val="0"/>
        <w:adjustRightInd w:val="0"/>
        <w:spacing w:line="480" w:lineRule="auto"/>
        <w:rPr>
          <w:noProof/>
        </w:rPr>
      </w:pPr>
      <w:r w:rsidRPr="002D5264">
        <w:rPr>
          <w:b/>
          <w:bCs/>
          <w:noProof/>
        </w:rPr>
        <w:t>Knorr W, Heimann M</w:t>
      </w:r>
      <w:r w:rsidRPr="002D5264">
        <w:rPr>
          <w:noProof/>
        </w:rPr>
        <w:t xml:space="preserve">. </w:t>
      </w:r>
      <w:r w:rsidRPr="002D5264">
        <w:rPr>
          <w:b/>
          <w:bCs/>
          <w:noProof/>
        </w:rPr>
        <w:t>2001</w:t>
      </w:r>
      <w:r w:rsidRPr="002D5264">
        <w:rPr>
          <w:noProof/>
        </w:rPr>
        <w:t xml:space="preserve">. Uncertainties in global terrestrial biosphere modeling: 1. A comprehensive sensitivity analysis with a new photosynthesis and energy balance scheme. </w:t>
      </w:r>
      <w:r w:rsidRPr="002D5264">
        <w:rPr>
          <w:i/>
          <w:iCs/>
          <w:noProof/>
        </w:rPr>
        <w:t>Global Biogeochemical Cycles</w:t>
      </w:r>
      <w:r w:rsidRPr="002D5264">
        <w:rPr>
          <w:noProof/>
        </w:rPr>
        <w:t xml:space="preserve"> </w:t>
      </w:r>
      <w:r w:rsidRPr="002D5264">
        <w:rPr>
          <w:b/>
          <w:bCs/>
          <w:noProof/>
        </w:rPr>
        <w:t>15</w:t>
      </w:r>
      <w:r w:rsidRPr="002D5264">
        <w:rPr>
          <w:noProof/>
        </w:rPr>
        <w:t>: 207–225.</w:t>
      </w:r>
    </w:p>
    <w:p w14:paraId="373CC2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Lavergne A, Sandoval D, Hare VJ, Graven H, Prentice IC</w:t>
      </w:r>
      <w:r w:rsidRPr="002D5264">
        <w:rPr>
          <w:noProof/>
        </w:rPr>
        <w:t xml:space="preserve">. </w:t>
      </w:r>
      <w:r w:rsidRPr="002D5264">
        <w:rPr>
          <w:b/>
          <w:bCs/>
          <w:noProof/>
        </w:rPr>
        <w:t>2020</w:t>
      </w:r>
      <w:r w:rsidRPr="002D5264">
        <w:rPr>
          <w:noProof/>
        </w:rPr>
        <w:t xml:space="preserve">. Impacts of soil water stress on the acclimated stomatal limitation of photosynthesis: Insights from stable carbon isotope data. </w:t>
      </w:r>
      <w:r w:rsidRPr="002D5264">
        <w:rPr>
          <w:i/>
          <w:iCs/>
          <w:noProof/>
        </w:rPr>
        <w:t>Global Change Biology</w:t>
      </w:r>
      <w:r w:rsidRPr="002D5264">
        <w:rPr>
          <w:noProof/>
        </w:rPr>
        <w:t xml:space="preserve"> </w:t>
      </w:r>
      <w:r w:rsidRPr="002D5264">
        <w:rPr>
          <w:b/>
          <w:bCs/>
          <w:noProof/>
        </w:rPr>
        <w:t>26</w:t>
      </w:r>
      <w:r w:rsidRPr="002D5264">
        <w:rPr>
          <w:noProof/>
        </w:rPr>
        <w:t>: 7158–7172.</w:t>
      </w:r>
    </w:p>
    <w:p w14:paraId="30FD93B2"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awrence DM, Fisher RA, Koven CD, Oleson KW, Swenson SC, Bonan G, Collier N, Ghimire B, Kampenhout L, Kennedy D, </w:t>
      </w:r>
      <w:r w:rsidRPr="002D5264">
        <w:rPr>
          <w:b/>
          <w:bCs/>
          <w:i/>
          <w:iCs/>
          <w:noProof/>
        </w:rPr>
        <w:t>et al.</w:t>
      </w:r>
      <w:r w:rsidRPr="002D5264">
        <w:rPr>
          <w:noProof/>
        </w:rPr>
        <w:t xml:space="preserve"> </w:t>
      </w:r>
      <w:r w:rsidRPr="002D5264">
        <w:rPr>
          <w:b/>
          <w:bCs/>
          <w:noProof/>
        </w:rPr>
        <w:t>2019</w:t>
      </w:r>
      <w:r w:rsidRPr="002D5264">
        <w:rPr>
          <w:noProof/>
        </w:rPr>
        <w:t xml:space="preserve">. The Community Land Model Version 5: description of new features, benchmarking, and impact of forcing uncertainty. </w:t>
      </w:r>
      <w:r w:rsidRPr="002D5264">
        <w:rPr>
          <w:i/>
          <w:iCs/>
          <w:noProof/>
        </w:rPr>
        <w:t>Journal of Advances in Modeling Earth Systems</w:t>
      </w:r>
      <w:r w:rsidRPr="002D5264">
        <w:rPr>
          <w:noProof/>
        </w:rPr>
        <w:t xml:space="preserve"> </w:t>
      </w:r>
      <w:r w:rsidRPr="002D5264">
        <w:rPr>
          <w:b/>
          <w:bCs/>
          <w:noProof/>
        </w:rPr>
        <w:t>11</w:t>
      </w:r>
      <w:r w:rsidRPr="002D5264">
        <w:rPr>
          <w:noProof/>
        </w:rPr>
        <w:t>: 4245–4287.</w:t>
      </w:r>
    </w:p>
    <w:p w14:paraId="0B17D12F" w14:textId="77777777" w:rsidR="002D5264" w:rsidRPr="002D5264" w:rsidRDefault="002D5264" w:rsidP="002D5264">
      <w:pPr>
        <w:widowControl w:val="0"/>
        <w:autoSpaceDE w:val="0"/>
        <w:autoSpaceDN w:val="0"/>
        <w:adjustRightInd w:val="0"/>
        <w:spacing w:line="480" w:lineRule="auto"/>
        <w:rPr>
          <w:noProof/>
        </w:rPr>
      </w:pPr>
      <w:r w:rsidRPr="002D5264">
        <w:rPr>
          <w:b/>
          <w:bCs/>
          <w:noProof/>
        </w:rPr>
        <w:t>LeBauer DS, Treseder K</w:t>
      </w:r>
      <w:r w:rsidRPr="002D5264">
        <w:rPr>
          <w:noProof/>
        </w:rPr>
        <w:t xml:space="preserve">. </w:t>
      </w:r>
      <w:r w:rsidRPr="002D5264">
        <w:rPr>
          <w:b/>
          <w:bCs/>
          <w:noProof/>
        </w:rPr>
        <w:t>2008</w:t>
      </w:r>
      <w:r w:rsidRPr="002D5264">
        <w:rPr>
          <w:noProof/>
        </w:rPr>
        <w:t xml:space="preserve">. Nitrogen limitation of net primary productivity. </w:t>
      </w:r>
      <w:r w:rsidRPr="002D5264">
        <w:rPr>
          <w:i/>
          <w:iCs/>
          <w:noProof/>
        </w:rPr>
        <w:t>Ecology</w:t>
      </w:r>
      <w:r w:rsidRPr="002D5264">
        <w:rPr>
          <w:noProof/>
        </w:rPr>
        <w:t xml:space="preserve"> </w:t>
      </w:r>
      <w:r w:rsidRPr="002D5264">
        <w:rPr>
          <w:b/>
          <w:bCs/>
          <w:noProof/>
        </w:rPr>
        <w:t>89</w:t>
      </w:r>
      <w:r w:rsidRPr="002D5264">
        <w:rPr>
          <w:noProof/>
        </w:rPr>
        <w:t>: 371–379.</w:t>
      </w:r>
    </w:p>
    <w:p w14:paraId="2BC0B06C" w14:textId="77777777" w:rsidR="002D5264" w:rsidRPr="002D5264" w:rsidRDefault="002D5264" w:rsidP="002D5264">
      <w:pPr>
        <w:widowControl w:val="0"/>
        <w:autoSpaceDE w:val="0"/>
        <w:autoSpaceDN w:val="0"/>
        <w:adjustRightInd w:val="0"/>
        <w:spacing w:line="480" w:lineRule="auto"/>
        <w:rPr>
          <w:noProof/>
        </w:rPr>
      </w:pPr>
      <w:r w:rsidRPr="002D5264">
        <w:rPr>
          <w:b/>
          <w:bCs/>
          <w:noProof/>
        </w:rPr>
        <w:t>Lenth R</w:t>
      </w:r>
      <w:r w:rsidRPr="002D5264">
        <w:rPr>
          <w:noProof/>
        </w:rPr>
        <w:t xml:space="preserve">. </w:t>
      </w:r>
      <w:r w:rsidRPr="002D5264">
        <w:rPr>
          <w:b/>
          <w:bCs/>
          <w:noProof/>
        </w:rPr>
        <w:t>2019</w:t>
      </w:r>
      <w:r w:rsidRPr="002D5264">
        <w:rPr>
          <w:noProof/>
        </w:rPr>
        <w:t>. emmeans: estimated marginal means, aka least-squares means.</w:t>
      </w:r>
    </w:p>
    <w:p w14:paraId="1A3CE97E"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iang X, Zhang T, Lu X, Ellsworth DS, BassiriRad H, You C, Wang D, He P, Deng Q, Liu H, </w:t>
      </w:r>
      <w:r w:rsidRPr="002D5264">
        <w:rPr>
          <w:b/>
          <w:bCs/>
          <w:i/>
          <w:iCs/>
          <w:noProof/>
        </w:rPr>
        <w:t>et al.</w:t>
      </w:r>
      <w:r w:rsidRPr="002D5264">
        <w:rPr>
          <w:noProof/>
        </w:rPr>
        <w:t xml:space="preserve"> </w:t>
      </w:r>
      <w:r w:rsidRPr="002D5264">
        <w:rPr>
          <w:b/>
          <w:bCs/>
          <w:noProof/>
        </w:rPr>
        <w:t>2020</w:t>
      </w:r>
      <w:r w:rsidRPr="002D5264">
        <w:rPr>
          <w:noProof/>
        </w:rPr>
        <w:t xml:space="preserve">. Global response patterns of plant photosynthesis to nitrogen addition: A meta‐analysis. </w:t>
      </w:r>
      <w:r w:rsidRPr="002D5264">
        <w:rPr>
          <w:i/>
          <w:iCs/>
          <w:noProof/>
        </w:rPr>
        <w:t>Global Change Biology</w:t>
      </w:r>
      <w:r w:rsidRPr="002D5264">
        <w:rPr>
          <w:noProof/>
        </w:rPr>
        <w:t xml:space="preserve"> </w:t>
      </w:r>
      <w:r w:rsidRPr="002D5264">
        <w:rPr>
          <w:b/>
          <w:bCs/>
          <w:noProof/>
        </w:rPr>
        <w:t>26</w:t>
      </w:r>
      <w:r w:rsidRPr="002D5264">
        <w:rPr>
          <w:noProof/>
        </w:rPr>
        <w:t>: 3585–3600.</w:t>
      </w:r>
    </w:p>
    <w:p w14:paraId="2DD63A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uo X, Keenan TF, Chen JM, Croft H, Prentice IC, Smith NG, Walker AP, Wang H, Wang R, Xu C, </w:t>
      </w:r>
      <w:r w:rsidRPr="002D5264">
        <w:rPr>
          <w:b/>
          <w:bCs/>
          <w:i/>
          <w:iCs/>
          <w:noProof/>
        </w:rPr>
        <w:t>et al.</w:t>
      </w:r>
      <w:r w:rsidRPr="002D5264">
        <w:rPr>
          <w:noProof/>
        </w:rPr>
        <w:t xml:space="preserve"> </w:t>
      </w:r>
      <w:r w:rsidRPr="002D5264">
        <w:rPr>
          <w:b/>
          <w:bCs/>
          <w:noProof/>
        </w:rPr>
        <w:t>2021</w:t>
      </w:r>
      <w:r w:rsidRPr="002D5264">
        <w:rPr>
          <w:noProof/>
        </w:rPr>
        <w:t xml:space="preserve">. Global variation in the fraction of leaf nitrogen allocated to photosynthesis. </w:t>
      </w:r>
      <w:r w:rsidRPr="002D5264">
        <w:rPr>
          <w:i/>
          <w:iCs/>
          <w:noProof/>
        </w:rPr>
        <w:t>Nature Communications</w:t>
      </w:r>
      <w:r w:rsidRPr="002D5264">
        <w:rPr>
          <w:noProof/>
        </w:rPr>
        <w:t xml:space="preserve"> </w:t>
      </w:r>
      <w:r w:rsidRPr="002D5264">
        <w:rPr>
          <w:b/>
          <w:bCs/>
          <w:noProof/>
        </w:rPr>
        <w:t>12</w:t>
      </w:r>
      <w:r w:rsidRPr="002D5264">
        <w:rPr>
          <w:noProof/>
        </w:rPr>
        <w:t>: 4866.</w:t>
      </w:r>
    </w:p>
    <w:p w14:paraId="0E8E1A8A" w14:textId="77777777" w:rsidR="002D5264" w:rsidRPr="002D5264" w:rsidRDefault="002D5264" w:rsidP="002D5264">
      <w:pPr>
        <w:widowControl w:val="0"/>
        <w:autoSpaceDE w:val="0"/>
        <w:autoSpaceDN w:val="0"/>
        <w:adjustRightInd w:val="0"/>
        <w:spacing w:line="480" w:lineRule="auto"/>
        <w:rPr>
          <w:noProof/>
        </w:rPr>
      </w:pPr>
      <w:r w:rsidRPr="002D5264">
        <w:rPr>
          <w:b/>
          <w:bCs/>
          <w:noProof/>
        </w:rPr>
        <w:lastRenderedPageBreak/>
        <w:t xml:space="preserve">Medlyn BE, Dreyer E, Ellsworth DS, Forstreuter M, Harley PC, Kirschbaum MUF, Le Roux X, Montpied P, Strassemeyer J, Walcroft A, </w:t>
      </w:r>
      <w:r w:rsidRPr="002D5264">
        <w:rPr>
          <w:b/>
          <w:bCs/>
          <w:i/>
          <w:iCs/>
          <w:noProof/>
        </w:rPr>
        <w:t>et al.</w:t>
      </w:r>
      <w:r w:rsidRPr="002D5264">
        <w:rPr>
          <w:noProof/>
        </w:rPr>
        <w:t xml:space="preserve"> </w:t>
      </w:r>
      <w:r w:rsidRPr="002D5264">
        <w:rPr>
          <w:b/>
          <w:bCs/>
          <w:noProof/>
        </w:rPr>
        <w:t>2002</w:t>
      </w:r>
      <w:r w:rsidRPr="002D5264">
        <w:rPr>
          <w:noProof/>
        </w:rPr>
        <w:t xml:space="preserve">. Temperature response of parameters of a biochemically based model of photosynthesis. II. A review of experimental data. </w:t>
      </w:r>
      <w:r w:rsidRPr="002D5264">
        <w:rPr>
          <w:i/>
          <w:iCs/>
          <w:noProof/>
        </w:rPr>
        <w:t>Plant, Cell &amp; Environment</w:t>
      </w:r>
      <w:r w:rsidRPr="002D5264">
        <w:rPr>
          <w:noProof/>
        </w:rPr>
        <w:t xml:space="preserve"> </w:t>
      </w:r>
      <w:r w:rsidRPr="002D5264">
        <w:rPr>
          <w:b/>
          <w:bCs/>
          <w:noProof/>
        </w:rPr>
        <w:t>25</w:t>
      </w:r>
      <w:r w:rsidRPr="002D5264">
        <w:rPr>
          <w:noProof/>
        </w:rPr>
        <w:t>: 1167–1179.</w:t>
      </w:r>
    </w:p>
    <w:p w14:paraId="7C9CC6CB" w14:textId="77777777" w:rsidR="002D5264" w:rsidRPr="002D5264" w:rsidRDefault="002D5264" w:rsidP="002D5264">
      <w:pPr>
        <w:widowControl w:val="0"/>
        <w:autoSpaceDE w:val="0"/>
        <w:autoSpaceDN w:val="0"/>
        <w:adjustRightInd w:val="0"/>
        <w:spacing w:line="480" w:lineRule="auto"/>
        <w:rPr>
          <w:noProof/>
        </w:rPr>
      </w:pPr>
      <w:r w:rsidRPr="002D5264">
        <w:rPr>
          <w:b/>
          <w:bCs/>
          <w:noProof/>
        </w:rPr>
        <w:t>Mehlich A</w:t>
      </w:r>
      <w:r w:rsidRPr="002D5264">
        <w:rPr>
          <w:noProof/>
        </w:rPr>
        <w:t xml:space="preserve">. </w:t>
      </w:r>
      <w:r w:rsidRPr="002D5264">
        <w:rPr>
          <w:b/>
          <w:bCs/>
          <w:noProof/>
        </w:rPr>
        <w:t>1984</w:t>
      </w:r>
      <w:r w:rsidRPr="002D5264">
        <w:rPr>
          <w:noProof/>
        </w:rPr>
        <w:t xml:space="preserve">. Mehlich 3 soil test extractant: A modification of Mehlich 2 extractant. </w:t>
      </w:r>
      <w:r w:rsidRPr="002D5264">
        <w:rPr>
          <w:i/>
          <w:iCs/>
          <w:noProof/>
        </w:rPr>
        <w:t>Communications in Soil Science and Plant Analysis</w:t>
      </w:r>
      <w:r w:rsidRPr="002D5264">
        <w:rPr>
          <w:noProof/>
        </w:rPr>
        <w:t xml:space="preserve"> </w:t>
      </w:r>
      <w:r w:rsidRPr="002D5264">
        <w:rPr>
          <w:b/>
          <w:bCs/>
          <w:noProof/>
        </w:rPr>
        <w:t>15</w:t>
      </w:r>
      <w:r w:rsidRPr="002D5264">
        <w:rPr>
          <w:noProof/>
        </w:rPr>
        <w:t>: 1409–1416.</w:t>
      </w:r>
    </w:p>
    <w:p w14:paraId="25834F76" w14:textId="77777777" w:rsidR="002D5264" w:rsidRPr="002D5264" w:rsidRDefault="002D5264" w:rsidP="002D5264">
      <w:pPr>
        <w:widowControl w:val="0"/>
        <w:autoSpaceDE w:val="0"/>
        <w:autoSpaceDN w:val="0"/>
        <w:adjustRightInd w:val="0"/>
        <w:spacing w:line="480" w:lineRule="auto"/>
        <w:rPr>
          <w:noProof/>
        </w:rPr>
      </w:pPr>
      <w:r w:rsidRPr="002D5264">
        <w:rPr>
          <w:b/>
          <w:bCs/>
          <w:noProof/>
        </w:rPr>
        <w:t>Onoda Y, Hikosaka K, Hirose T</w:t>
      </w:r>
      <w:r w:rsidRPr="002D5264">
        <w:rPr>
          <w:noProof/>
        </w:rPr>
        <w:t xml:space="preserve">. </w:t>
      </w:r>
      <w:r w:rsidRPr="002D5264">
        <w:rPr>
          <w:b/>
          <w:bCs/>
          <w:noProof/>
        </w:rPr>
        <w:t>2004</w:t>
      </w:r>
      <w:r w:rsidRPr="002D5264">
        <w:rPr>
          <w:noProof/>
        </w:rPr>
        <w:t xml:space="preserve">. Allocation of nitrogen to cell walls decreases photosynthetic nitrogen-use efficiency. </w:t>
      </w:r>
      <w:r w:rsidRPr="002D5264">
        <w:rPr>
          <w:i/>
          <w:iCs/>
          <w:noProof/>
        </w:rPr>
        <w:t>Functional Ecology</w:t>
      </w:r>
      <w:r w:rsidRPr="002D5264">
        <w:rPr>
          <w:noProof/>
        </w:rPr>
        <w:t xml:space="preserve"> </w:t>
      </w:r>
      <w:r w:rsidRPr="002D5264">
        <w:rPr>
          <w:b/>
          <w:bCs/>
          <w:noProof/>
        </w:rPr>
        <w:t>18</w:t>
      </w:r>
      <w:r w:rsidRPr="002D5264">
        <w:rPr>
          <w:noProof/>
        </w:rPr>
        <w:t>: 419–425.</w:t>
      </w:r>
    </w:p>
    <w:p w14:paraId="398C2321" w14:textId="77777777" w:rsidR="002D5264" w:rsidRPr="002D5264" w:rsidRDefault="002D5264" w:rsidP="002D5264">
      <w:pPr>
        <w:widowControl w:val="0"/>
        <w:autoSpaceDE w:val="0"/>
        <w:autoSpaceDN w:val="0"/>
        <w:adjustRightInd w:val="0"/>
        <w:spacing w:line="480" w:lineRule="auto"/>
        <w:rPr>
          <w:noProof/>
        </w:rPr>
      </w:pPr>
      <w:r w:rsidRPr="002D5264">
        <w:rPr>
          <w:b/>
          <w:bCs/>
          <w:noProof/>
        </w:rPr>
        <w:t>Onoda Y, Wright IJ, Evans JR, Hikosaka K, Kitajima K, Niinemets Ü, Poorter H, Tosens T, Westoby M</w:t>
      </w:r>
      <w:r w:rsidRPr="002D5264">
        <w:rPr>
          <w:noProof/>
        </w:rPr>
        <w:t xml:space="preserve">. </w:t>
      </w:r>
      <w:r w:rsidRPr="002D5264">
        <w:rPr>
          <w:b/>
          <w:bCs/>
          <w:noProof/>
        </w:rPr>
        <w:t>2017</w:t>
      </w:r>
      <w:r w:rsidRPr="002D5264">
        <w:rPr>
          <w:noProof/>
        </w:rPr>
        <w:t xml:space="preserve">. Physiological and structural tradeoffs underlying the leaf economics spectrum. </w:t>
      </w:r>
      <w:r w:rsidRPr="002D5264">
        <w:rPr>
          <w:i/>
          <w:iCs/>
          <w:noProof/>
        </w:rPr>
        <w:t>New Phytologist</w:t>
      </w:r>
      <w:r w:rsidRPr="002D5264">
        <w:rPr>
          <w:noProof/>
        </w:rPr>
        <w:t xml:space="preserve"> </w:t>
      </w:r>
      <w:r w:rsidRPr="002D5264">
        <w:rPr>
          <w:b/>
          <w:bCs/>
          <w:noProof/>
        </w:rPr>
        <w:t>214</w:t>
      </w:r>
      <w:r w:rsidRPr="002D5264">
        <w:rPr>
          <w:noProof/>
        </w:rPr>
        <w:t>: 1447–1463.</w:t>
      </w:r>
    </w:p>
    <w:p w14:paraId="502C8AD8"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Paillassa J, Wright IJ, Prentice IC, Pepin S, Smith NG, Ethier G, Westerband AC, Lamarque LJ, Wang H, Cornwell WK, </w:t>
      </w:r>
      <w:r w:rsidRPr="002D5264">
        <w:rPr>
          <w:b/>
          <w:bCs/>
          <w:i/>
          <w:iCs/>
          <w:noProof/>
        </w:rPr>
        <w:t>et al.</w:t>
      </w:r>
      <w:r w:rsidRPr="002D5264">
        <w:rPr>
          <w:noProof/>
        </w:rPr>
        <w:t xml:space="preserve"> </w:t>
      </w:r>
      <w:r w:rsidRPr="002D5264">
        <w:rPr>
          <w:b/>
          <w:bCs/>
          <w:noProof/>
        </w:rPr>
        <w:t>2020</w:t>
      </w:r>
      <w:r w:rsidRPr="002D5264">
        <w:rPr>
          <w:noProof/>
        </w:rPr>
        <w:t xml:space="preserve">. When and where soil is important to modify the carbon and water economy of leaves. </w:t>
      </w:r>
      <w:r w:rsidRPr="002D5264">
        <w:rPr>
          <w:i/>
          <w:iCs/>
          <w:noProof/>
        </w:rPr>
        <w:t>New Phytologist</w:t>
      </w:r>
      <w:r w:rsidRPr="002D5264">
        <w:rPr>
          <w:noProof/>
        </w:rPr>
        <w:t xml:space="preserve"> </w:t>
      </w:r>
      <w:r w:rsidRPr="002D5264">
        <w:rPr>
          <w:b/>
          <w:bCs/>
          <w:noProof/>
        </w:rPr>
        <w:t>228</w:t>
      </w:r>
      <w:r w:rsidRPr="002D5264">
        <w:rPr>
          <w:noProof/>
        </w:rPr>
        <w:t>: 121–135.</w:t>
      </w:r>
    </w:p>
    <w:p w14:paraId="57D762D9" w14:textId="77777777" w:rsidR="002D5264" w:rsidRPr="002D5264" w:rsidRDefault="002D5264" w:rsidP="002D5264">
      <w:pPr>
        <w:widowControl w:val="0"/>
        <w:autoSpaceDE w:val="0"/>
        <w:autoSpaceDN w:val="0"/>
        <w:adjustRightInd w:val="0"/>
        <w:spacing w:line="480" w:lineRule="auto"/>
        <w:rPr>
          <w:noProof/>
        </w:rPr>
      </w:pPr>
      <w:r w:rsidRPr="002D5264">
        <w:rPr>
          <w:b/>
          <w:bCs/>
          <w:noProof/>
        </w:rPr>
        <w:t>Perkowski EA, Waring EF, Smith NG</w:t>
      </w:r>
      <w:r w:rsidRPr="002D5264">
        <w:rPr>
          <w:noProof/>
        </w:rPr>
        <w:t xml:space="preserve">. </w:t>
      </w:r>
      <w:r w:rsidRPr="002D5264">
        <w:rPr>
          <w:b/>
          <w:bCs/>
          <w:noProof/>
        </w:rPr>
        <w:t>2021</w:t>
      </w:r>
      <w:r w:rsidRPr="002D5264">
        <w:rPr>
          <w:noProof/>
        </w:rPr>
        <w:t xml:space="preserve">. Root mass carbon costs to acquire nitrogen are determined by nitrogen and light availability in two species with different nitrogen acquisition strategies (A Rogers, Ed.). </w:t>
      </w:r>
      <w:r w:rsidRPr="002D5264">
        <w:rPr>
          <w:i/>
          <w:iCs/>
          <w:noProof/>
        </w:rPr>
        <w:t>Journal of Experimental Botany</w:t>
      </w:r>
      <w:r w:rsidRPr="002D5264">
        <w:rPr>
          <w:noProof/>
        </w:rPr>
        <w:t xml:space="preserve"> </w:t>
      </w:r>
      <w:r w:rsidRPr="002D5264">
        <w:rPr>
          <w:b/>
          <w:bCs/>
          <w:noProof/>
        </w:rPr>
        <w:t>72</w:t>
      </w:r>
      <w:r w:rsidRPr="002D5264">
        <w:rPr>
          <w:noProof/>
        </w:rPr>
        <w:t>: 5766–5776.</w:t>
      </w:r>
    </w:p>
    <w:p w14:paraId="7CF80BA0" w14:textId="77777777" w:rsidR="002D5264" w:rsidRPr="002D5264" w:rsidRDefault="002D5264" w:rsidP="002D5264">
      <w:pPr>
        <w:widowControl w:val="0"/>
        <w:autoSpaceDE w:val="0"/>
        <w:autoSpaceDN w:val="0"/>
        <w:adjustRightInd w:val="0"/>
        <w:spacing w:line="480" w:lineRule="auto"/>
        <w:rPr>
          <w:noProof/>
        </w:rPr>
      </w:pPr>
      <w:r w:rsidRPr="002D5264">
        <w:rPr>
          <w:b/>
          <w:bCs/>
          <w:noProof/>
        </w:rPr>
        <w:t>Poorter H, Knopf O, Wright IJ, Temme AA, Hogewoning SW, Graf A, Cernusak LA, Pons TL</w:t>
      </w:r>
      <w:r w:rsidRPr="002D5264">
        <w:rPr>
          <w:noProof/>
        </w:rPr>
        <w:t xml:space="preserve">. </w:t>
      </w:r>
      <w:r w:rsidRPr="002D5264">
        <w:rPr>
          <w:b/>
          <w:bCs/>
          <w:noProof/>
        </w:rPr>
        <w:t>2022</w:t>
      </w:r>
      <w:r w:rsidRPr="002D5264">
        <w:rPr>
          <w:noProof/>
        </w:rPr>
        <w:t xml:space="preserve">. A meta-analysis of responses of C3 plants to atmospheric CO2: dose–response curves for 85 traits ranging from the molecular to the whole-plant level. </w:t>
      </w:r>
      <w:r w:rsidRPr="002D5264">
        <w:rPr>
          <w:i/>
          <w:iCs/>
          <w:noProof/>
        </w:rPr>
        <w:t>New Phytologist</w:t>
      </w:r>
      <w:r w:rsidRPr="002D5264">
        <w:rPr>
          <w:noProof/>
        </w:rPr>
        <w:t xml:space="preserve"> </w:t>
      </w:r>
      <w:r w:rsidRPr="002D5264">
        <w:rPr>
          <w:b/>
          <w:bCs/>
          <w:noProof/>
        </w:rPr>
        <w:t>233</w:t>
      </w:r>
      <w:r w:rsidRPr="002D5264">
        <w:rPr>
          <w:noProof/>
        </w:rPr>
        <w:t>: 1560–1596.</w:t>
      </w:r>
    </w:p>
    <w:p w14:paraId="52E2EF70" w14:textId="77777777" w:rsidR="002D5264" w:rsidRPr="002D5264" w:rsidRDefault="002D5264" w:rsidP="002D5264">
      <w:pPr>
        <w:widowControl w:val="0"/>
        <w:autoSpaceDE w:val="0"/>
        <w:autoSpaceDN w:val="0"/>
        <w:adjustRightInd w:val="0"/>
        <w:spacing w:line="480" w:lineRule="auto"/>
        <w:rPr>
          <w:noProof/>
        </w:rPr>
      </w:pPr>
      <w:r w:rsidRPr="002D5264">
        <w:rPr>
          <w:b/>
          <w:bCs/>
          <w:noProof/>
        </w:rPr>
        <w:t>Poorter H, Niinemets Ü, Ntagkas N, Siebenkäs A, Mäenpää M, Matsubara S, Pons TL</w:t>
      </w:r>
      <w:r w:rsidRPr="002D5264">
        <w:rPr>
          <w:noProof/>
        </w:rPr>
        <w:t xml:space="preserve">. </w:t>
      </w:r>
      <w:r w:rsidRPr="002D5264">
        <w:rPr>
          <w:b/>
          <w:bCs/>
          <w:noProof/>
        </w:rPr>
        <w:t>2019</w:t>
      </w:r>
      <w:r w:rsidRPr="002D5264">
        <w:rPr>
          <w:noProof/>
        </w:rPr>
        <w:t xml:space="preserve">. A meta-analysis of plant responses to light intensity for 70 traits ranging from molecules to </w:t>
      </w:r>
      <w:r w:rsidRPr="002D5264">
        <w:rPr>
          <w:noProof/>
        </w:rPr>
        <w:lastRenderedPageBreak/>
        <w:t xml:space="preserve">whole plant performance. </w:t>
      </w:r>
      <w:r w:rsidRPr="002D5264">
        <w:rPr>
          <w:i/>
          <w:iCs/>
          <w:noProof/>
        </w:rPr>
        <w:t>New Phytologist</w:t>
      </w:r>
      <w:r w:rsidRPr="002D5264">
        <w:rPr>
          <w:noProof/>
        </w:rPr>
        <w:t xml:space="preserve"> </w:t>
      </w:r>
      <w:r w:rsidRPr="002D5264">
        <w:rPr>
          <w:b/>
          <w:bCs/>
          <w:noProof/>
        </w:rPr>
        <w:t>223</w:t>
      </w:r>
      <w:r w:rsidRPr="002D5264">
        <w:rPr>
          <w:noProof/>
        </w:rPr>
        <w:t>: 1073–1105.</w:t>
      </w:r>
    </w:p>
    <w:p w14:paraId="67086E55" w14:textId="77777777" w:rsidR="002D5264" w:rsidRPr="002D5264" w:rsidRDefault="002D5264" w:rsidP="002D5264">
      <w:pPr>
        <w:widowControl w:val="0"/>
        <w:autoSpaceDE w:val="0"/>
        <w:autoSpaceDN w:val="0"/>
        <w:adjustRightInd w:val="0"/>
        <w:spacing w:line="480" w:lineRule="auto"/>
        <w:rPr>
          <w:noProof/>
        </w:rPr>
      </w:pPr>
      <w:r w:rsidRPr="002D5264">
        <w:rPr>
          <w:b/>
          <w:bCs/>
          <w:noProof/>
        </w:rPr>
        <w:t>Prentice IC, Dong N, Gleason SM, Maire V, Wright IJ</w:t>
      </w:r>
      <w:r w:rsidRPr="002D5264">
        <w:rPr>
          <w:noProof/>
        </w:rPr>
        <w:t xml:space="preserve">. </w:t>
      </w:r>
      <w:r w:rsidRPr="002D5264">
        <w:rPr>
          <w:b/>
          <w:bCs/>
          <w:noProof/>
        </w:rPr>
        <w:t>2014</w:t>
      </w:r>
      <w:r w:rsidRPr="002D5264">
        <w:rPr>
          <w:noProof/>
        </w:rPr>
        <w:t xml:space="preserve">. Balancing the costs of carbon gain and water transport: testing a new theoretical framework for plant functional ecology. </w:t>
      </w:r>
      <w:r w:rsidRPr="002D5264">
        <w:rPr>
          <w:i/>
          <w:iCs/>
          <w:noProof/>
        </w:rPr>
        <w:t>Ecology Letters</w:t>
      </w:r>
      <w:r w:rsidRPr="002D5264">
        <w:rPr>
          <w:noProof/>
        </w:rPr>
        <w:t xml:space="preserve"> </w:t>
      </w:r>
      <w:r w:rsidRPr="002D5264">
        <w:rPr>
          <w:b/>
          <w:bCs/>
          <w:noProof/>
        </w:rPr>
        <w:t>17</w:t>
      </w:r>
      <w:r w:rsidRPr="002D5264">
        <w:rPr>
          <w:noProof/>
        </w:rPr>
        <w:t>: 82–91.</w:t>
      </w:r>
    </w:p>
    <w:p w14:paraId="497D9A21" w14:textId="77777777" w:rsidR="002D5264" w:rsidRPr="002D5264" w:rsidRDefault="002D5264" w:rsidP="002D5264">
      <w:pPr>
        <w:widowControl w:val="0"/>
        <w:autoSpaceDE w:val="0"/>
        <w:autoSpaceDN w:val="0"/>
        <w:adjustRightInd w:val="0"/>
        <w:spacing w:line="480" w:lineRule="auto"/>
        <w:rPr>
          <w:noProof/>
        </w:rPr>
      </w:pPr>
      <w:r w:rsidRPr="002D5264">
        <w:rPr>
          <w:b/>
          <w:bCs/>
          <w:noProof/>
        </w:rPr>
        <w:t>R Core Team</w:t>
      </w:r>
      <w:r w:rsidRPr="002D5264">
        <w:rPr>
          <w:noProof/>
        </w:rPr>
        <w:t xml:space="preserve">. </w:t>
      </w:r>
      <w:r w:rsidRPr="002D5264">
        <w:rPr>
          <w:b/>
          <w:bCs/>
          <w:noProof/>
        </w:rPr>
        <w:t>2021</w:t>
      </w:r>
      <w:r w:rsidRPr="002D5264">
        <w:rPr>
          <w:noProof/>
        </w:rPr>
        <w:t>. R: A language and environment for statistical computing.</w:t>
      </w:r>
    </w:p>
    <w:p w14:paraId="728EC95D" w14:textId="77777777" w:rsidR="002D5264" w:rsidRPr="002D5264" w:rsidRDefault="002D5264" w:rsidP="002D5264">
      <w:pPr>
        <w:widowControl w:val="0"/>
        <w:autoSpaceDE w:val="0"/>
        <w:autoSpaceDN w:val="0"/>
        <w:adjustRightInd w:val="0"/>
        <w:spacing w:line="480" w:lineRule="auto"/>
        <w:rPr>
          <w:noProof/>
        </w:rPr>
      </w:pPr>
      <w:r w:rsidRPr="002D5264">
        <w:rPr>
          <w:b/>
          <w:bCs/>
          <w:noProof/>
        </w:rPr>
        <w:t>Rhoades JD</w:t>
      </w:r>
      <w:r w:rsidRPr="002D5264">
        <w:rPr>
          <w:noProof/>
        </w:rPr>
        <w:t xml:space="preserve">. </w:t>
      </w:r>
      <w:r w:rsidRPr="002D5264">
        <w:rPr>
          <w:b/>
          <w:bCs/>
          <w:noProof/>
        </w:rPr>
        <w:t>1983</w:t>
      </w:r>
      <w:r w:rsidRPr="002D5264">
        <w:rPr>
          <w:noProof/>
        </w:rPr>
        <w:t>. Soluble Salts. In: Page AL, ed. Methods of Soil Analysis. Madison, WI, USA: ASA and SSSA, 167–179.</w:t>
      </w:r>
    </w:p>
    <w:p w14:paraId="6ACFEBC5" w14:textId="77777777" w:rsidR="002D5264" w:rsidRPr="002D5264" w:rsidRDefault="002D5264" w:rsidP="002D5264">
      <w:pPr>
        <w:widowControl w:val="0"/>
        <w:autoSpaceDE w:val="0"/>
        <w:autoSpaceDN w:val="0"/>
        <w:adjustRightInd w:val="0"/>
        <w:spacing w:line="480" w:lineRule="auto"/>
        <w:rPr>
          <w:noProof/>
        </w:rPr>
      </w:pPr>
      <w:r w:rsidRPr="002D5264">
        <w:rPr>
          <w:b/>
          <w:bCs/>
          <w:noProof/>
        </w:rPr>
        <w:t>Rogers A</w:t>
      </w:r>
      <w:r w:rsidRPr="002D5264">
        <w:rPr>
          <w:noProof/>
        </w:rPr>
        <w:t xml:space="preserve">. </w:t>
      </w:r>
      <w:r w:rsidRPr="002D5264">
        <w:rPr>
          <w:b/>
          <w:bCs/>
          <w:noProof/>
        </w:rPr>
        <w:t>2014</w:t>
      </w:r>
      <w:r w:rsidRPr="002D5264">
        <w:rPr>
          <w:noProof/>
        </w:rPr>
        <w:t>. The use and misuse of V</w:t>
      </w:r>
      <w:r w:rsidRPr="002D5264">
        <w:rPr>
          <w:noProof/>
          <w:vertAlign w:val="subscript"/>
        </w:rPr>
        <w:t>c,max</w:t>
      </w:r>
      <w:r w:rsidRPr="002D5264">
        <w:rPr>
          <w:noProof/>
        </w:rPr>
        <w:t xml:space="preserve"> in Earth System Models. </w:t>
      </w:r>
      <w:r w:rsidRPr="002D5264">
        <w:rPr>
          <w:i/>
          <w:iCs/>
          <w:noProof/>
        </w:rPr>
        <w:t>Photosynthesis Research</w:t>
      </w:r>
      <w:r w:rsidRPr="002D5264">
        <w:rPr>
          <w:noProof/>
        </w:rPr>
        <w:t xml:space="preserve"> </w:t>
      </w:r>
      <w:r w:rsidRPr="002D5264">
        <w:rPr>
          <w:b/>
          <w:bCs/>
          <w:noProof/>
        </w:rPr>
        <w:t>119</w:t>
      </w:r>
      <w:r w:rsidRPr="002D5264">
        <w:rPr>
          <w:noProof/>
        </w:rPr>
        <w:t>: 15–29.</w:t>
      </w:r>
    </w:p>
    <w:p w14:paraId="4594CF7D"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Rogers A, Medlyn BE, Dukes JS, Bonan G, Caemmerer S, Dietze MC, Kattge J, Leakey ADB, Mercado LM, Niinemets Ü, </w:t>
      </w:r>
      <w:r w:rsidRPr="002D5264">
        <w:rPr>
          <w:b/>
          <w:bCs/>
          <w:i/>
          <w:iCs/>
          <w:noProof/>
        </w:rPr>
        <w:t>et al.</w:t>
      </w:r>
      <w:r w:rsidRPr="002D5264">
        <w:rPr>
          <w:noProof/>
        </w:rPr>
        <w:t xml:space="preserve"> </w:t>
      </w:r>
      <w:r w:rsidRPr="002D5264">
        <w:rPr>
          <w:b/>
          <w:bCs/>
          <w:noProof/>
        </w:rPr>
        <w:t>2017</w:t>
      </w:r>
      <w:r w:rsidRPr="002D5264">
        <w:rPr>
          <w:noProof/>
        </w:rPr>
        <w:t xml:space="preserve">. A roadmap for improving the representation of photosynthesis in Earth system models. </w:t>
      </w:r>
      <w:r w:rsidRPr="002D5264">
        <w:rPr>
          <w:i/>
          <w:iCs/>
          <w:noProof/>
        </w:rPr>
        <w:t>New Phytologist</w:t>
      </w:r>
      <w:r w:rsidRPr="002D5264">
        <w:rPr>
          <w:noProof/>
        </w:rPr>
        <w:t xml:space="preserve"> </w:t>
      </w:r>
      <w:r w:rsidRPr="002D5264">
        <w:rPr>
          <w:b/>
          <w:bCs/>
          <w:noProof/>
        </w:rPr>
        <w:t>213</w:t>
      </w:r>
      <w:r w:rsidRPr="002D5264">
        <w:rPr>
          <w:noProof/>
        </w:rPr>
        <w:t>: 22–42.</w:t>
      </w:r>
    </w:p>
    <w:p w14:paraId="78E8D00A" w14:textId="77777777" w:rsidR="002D5264" w:rsidRPr="002D5264" w:rsidRDefault="002D5264" w:rsidP="002D5264">
      <w:pPr>
        <w:widowControl w:val="0"/>
        <w:autoSpaceDE w:val="0"/>
        <w:autoSpaceDN w:val="0"/>
        <w:adjustRightInd w:val="0"/>
        <w:spacing w:line="480" w:lineRule="auto"/>
        <w:rPr>
          <w:noProof/>
        </w:rPr>
      </w:pPr>
      <w:r w:rsidRPr="002D5264">
        <w:rPr>
          <w:b/>
          <w:bCs/>
          <w:noProof/>
        </w:rPr>
        <w:t>Rosseel Y</w:t>
      </w:r>
      <w:r w:rsidRPr="002D5264">
        <w:rPr>
          <w:noProof/>
        </w:rPr>
        <w:t xml:space="preserve">. </w:t>
      </w:r>
      <w:r w:rsidRPr="002D5264">
        <w:rPr>
          <w:b/>
          <w:bCs/>
          <w:noProof/>
        </w:rPr>
        <w:t>2012</w:t>
      </w:r>
      <w:r w:rsidRPr="002D5264">
        <w:rPr>
          <w:noProof/>
        </w:rPr>
        <w:t xml:space="preserve">. lavaan : An R Package for Structural Equation Modeling. </w:t>
      </w:r>
      <w:r w:rsidRPr="002D5264">
        <w:rPr>
          <w:i/>
          <w:iCs/>
          <w:noProof/>
        </w:rPr>
        <w:t>Journal of Statistical Software</w:t>
      </w:r>
      <w:r w:rsidRPr="002D5264">
        <w:rPr>
          <w:noProof/>
        </w:rPr>
        <w:t xml:space="preserve"> </w:t>
      </w:r>
      <w:r w:rsidRPr="002D5264">
        <w:rPr>
          <w:b/>
          <w:bCs/>
          <w:noProof/>
        </w:rPr>
        <w:t>48</w:t>
      </w:r>
      <w:r w:rsidRPr="002D5264">
        <w:rPr>
          <w:noProof/>
        </w:rPr>
        <w:t>.</w:t>
      </w:r>
    </w:p>
    <w:p w14:paraId="168203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Schneider CA, Rasband WS, Eliceiri KW</w:t>
      </w:r>
      <w:r w:rsidRPr="002D5264">
        <w:rPr>
          <w:noProof/>
        </w:rPr>
        <w:t xml:space="preserve">. </w:t>
      </w:r>
      <w:r w:rsidRPr="002D5264">
        <w:rPr>
          <w:b/>
          <w:bCs/>
          <w:noProof/>
        </w:rPr>
        <w:t>2012</w:t>
      </w:r>
      <w:r w:rsidRPr="002D5264">
        <w:rPr>
          <w:noProof/>
        </w:rPr>
        <w:t xml:space="preserve">. NIH Image to ImageJ: 25 years of image analysis. </w:t>
      </w:r>
      <w:r w:rsidRPr="002D5264">
        <w:rPr>
          <w:i/>
          <w:iCs/>
          <w:noProof/>
        </w:rPr>
        <w:t>Nature methods</w:t>
      </w:r>
      <w:r w:rsidRPr="002D5264">
        <w:rPr>
          <w:noProof/>
        </w:rPr>
        <w:t xml:space="preserve"> </w:t>
      </w:r>
      <w:r w:rsidRPr="002D5264">
        <w:rPr>
          <w:b/>
          <w:bCs/>
          <w:noProof/>
        </w:rPr>
        <w:t>9</w:t>
      </w:r>
      <w:r w:rsidRPr="002D5264">
        <w:rPr>
          <w:noProof/>
        </w:rPr>
        <w:t>: 671–675.</w:t>
      </w:r>
    </w:p>
    <w:p w14:paraId="14CC0BE8"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Smith NG, Keenan TF, Prentice IC, Wang H, Wright IJ, Niinemets Ü, Crous KY, Domingues TF, Guerrieri R, Ishida F oko, </w:t>
      </w:r>
      <w:r w:rsidRPr="002D5264">
        <w:rPr>
          <w:b/>
          <w:bCs/>
          <w:i/>
          <w:iCs/>
          <w:noProof/>
        </w:rPr>
        <w:t>et al.</w:t>
      </w:r>
      <w:r w:rsidRPr="002D5264">
        <w:rPr>
          <w:noProof/>
        </w:rPr>
        <w:t xml:space="preserve"> </w:t>
      </w:r>
      <w:r w:rsidRPr="002D5264">
        <w:rPr>
          <w:b/>
          <w:bCs/>
          <w:noProof/>
        </w:rPr>
        <w:t>2019</w:t>
      </w:r>
      <w:r w:rsidRPr="002D5264">
        <w:rPr>
          <w:noProof/>
        </w:rPr>
        <w:t xml:space="preserve">. Global photosynthetic capacity is optimized to the environment (S Niu, Ed.). </w:t>
      </w:r>
      <w:r w:rsidRPr="002D5264">
        <w:rPr>
          <w:i/>
          <w:iCs/>
          <w:noProof/>
        </w:rPr>
        <w:t>Ecology Letters</w:t>
      </w:r>
      <w:r w:rsidRPr="002D5264">
        <w:rPr>
          <w:noProof/>
        </w:rPr>
        <w:t xml:space="preserve"> </w:t>
      </w:r>
      <w:r w:rsidRPr="002D5264">
        <w:rPr>
          <w:b/>
          <w:bCs/>
          <w:noProof/>
        </w:rPr>
        <w:t>22</w:t>
      </w:r>
      <w:r w:rsidRPr="002D5264">
        <w:rPr>
          <w:noProof/>
        </w:rPr>
        <w:t>: 506–517.</w:t>
      </w:r>
    </w:p>
    <w:p w14:paraId="72F179AD" w14:textId="77777777" w:rsidR="002D5264" w:rsidRPr="002D5264" w:rsidRDefault="002D5264" w:rsidP="002D5264">
      <w:pPr>
        <w:widowControl w:val="0"/>
        <w:autoSpaceDE w:val="0"/>
        <w:autoSpaceDN w:val="0"/>
        <w:adjustRightInd w:val="0"/>
        <w:spacing w:line="480" w:lineRule="auto"/>
        <w:rPr>
          <w:noProof/>
        </w:rPr>
      </w:pPr>
      <w:r w:rsidRPr="002D5264">
        <w:rPr>
          <w:b/>
          <w:bCs/>
          <w:noProof/>
        </w:rPr>
        <w:t>Smith B, Wärlind D, Arneth A, Hickler T, Leadley P, Siltberg J, Zaehle S</w:t>
      </w:r>
      <w:r w:rsidRPr="002D5264">
        <w:rPr>
          <w:noProof/>
        </w:rPr>
        <w:t xml:space="preserve">. </w:t>
      </w:r>
      <w:r w:rsidRPr="002D5264">
        <w:rPr>
          <w:b/>
          <w:bCs/>
          <w:noProof/>
        </w:rPr>
        <w:t>2014</w:t>
      </w:r>
      <w:r w:rsidRPr="002D5264">
        <w:rPr>
          <w:noProof/>
        </w:rPr>
        <w:t xml:space="preserve">. Implications of incorporating N cycling and N limitations on primary production in an individual-based dynamic vegetation model. </w:t>
      </w:r>
      <w:r w:rsidRPr="002D5264">
        <w:rPr>
          <w:i/>
          <w:iCs/>
          <w:noProof/>
        </w:rPr>
        <w:t>Biogeosciences</w:t>
      </w:r>
      <w:r w:rsidRPr="002D5264">
        <w:rPr>
          <w:noProof/>
        </w:rPr>
        <w:t xml:space="preserve"> </w:t>
      </w:r>
      <w:r w:rsidRPr="002D5264">
        <w:rPr>
          <w:b/>
          <w:bCs/>
          <w:noProof/>
        </w:rPr>
        <w:t>11</w:t>
      </w:r>
      <w:r w:rsidRPr="002D5264">
        <w:rPr>
          <w:noProof/>
        </w:rPr>
        <w:t>: 2027–2054.</w:t>
      </w:r>
    </w:p>
    <w:p w14:paraId="34D5DD1B" w14:textId="77777777" w:rsidR="002D5264" w:rsidRPr="002D5264" w:rsidRDefault="002D5264" w:rsidP="002D5264">
      <w:pPr>
        <w:widowControl w:val="0"/>
        <w:autoSpaceDE w:val="0"/>
        <w:autoSpaceDN w:val="0"/>
        <w:adjustRightInd w:val="0"/>
        <w:spacing w:line="480" w:lineRule="auto"/>
        <w:rPr>
          <w:noProof/>
        </w:rPr>
      </w:pPr>
      <w:r w:rsidRPr="002D5264">
        <w:rPr>
          <w:b/>
          <w:bCs/>
          <w:noProof/>
        </w:rPr>
        <w:t>Stocker BD, Zscheischler J, Keenan TF, Prentice IC, Peñuelas J, Seneviratne SI</w:t>
      </w:r>
      <w:r w:rsidRPr="002D5264">
        <w:rPr>
          <w:noProof/>
        </w:rPr>
        <w:t xml:space="preserve">. </w:t>
      </w:r>
      <w:r w:rsidRPr="002D5264">
        <w:rPr>
          <w:b/>
          <w:bCs/>
          <w:noProof/>
        </w:rPr>
        <w:t>2018</w:t>
      </w:r>
      <w:r w:rsidRPr="002D5264">
        <w:rPr>
          <w:noProof/>
        </w:rPr>
        <w:t xml:space="preserve">. </w:t>
      </w:r>
      <w:r w:rsidRPr="002D5264">
        <w:rPr>
          <w:noProof/>
        </w:rPr>
        <w:lastRenderedPageBreak/>
        <w:t xml:space="preserve">Quantifying soil moisture impacts on light use efficiency across biomes. </w:t>
      </w:r>
      <w:r w:rsidRPr="002D5264">
        <w:rPr>
          <w:i/>
          <w:iCs/>
          <w:noProof/>
        </w:rPr>
        <w:t>New Phytologist</w:t>
      </w:r>
      <w:r w:rsidRPr="002D5264">
        <w:rPr>
          <w:noProof/>
        </w:rPr>
        <w:t xml:space="preserve"> </w:t>
      </w:r>
      <w:r w:rsidRPr="002D5264">
        <w:rPr>
          <w:b/>
          <w:bCs/>
          <w:noProof/>
        </w:rPr>
        <w:t>218</w:t>
      </w:r>
      <w:r w:rsidRPr="002D5264">
        <w:rPr>
          <w:noProof/>
        </w:rPr>
        <w:t>: 1430–1449.</w:t>
      </w:r>
    </w:p>
    <w:p w14:paraId="0B902702" w14:textId="77777777" w:rsidR="002D5264" w:rsidRPr="002D5264" w:rsidRDefault="002D5264" w:rsidP="002D5264">
      <w:pPr>
        <w:widowControl w:val="0"/>
        <w:autoSpaceDE w:val="0"/>
        <w:autoSpaceDN w:val="0"/>
        <w:adjustRightInd w:val="0"/>
        <w:spacing w:line="480" w:lineRule="auto"/>
        <w:rPr>
          <w:noProof/>
        </w:rPr>
      </w:pPr>
      <w:r w:rsidRPr="002D5264">
        <w:rPr>
          <w:b/>
          <w:bCs/>
          <w:noProof/>
        </w:rPr>
        <w:t>Terrer C, Vicca S, Stocker BD, Hungate BA, Phillips RP, Reich PB, Finzi AC, Prentice IC</w:t>
      </w:r>
      <w:r w:rsidRPr="002D5264">
        <w:rPr>
          <w:noProof/>
        </w:rPr>
        <w:t xml:space="preserve">. </w:t>
      </w:r>
      <w:r w:rsidRPr="002D5264">
        <w:rPr>
          <w:b/>
          <w:bCs/>
          <w:noProof/>
        </w:rPr>
        <w:t>2018</w:t>
      </w:r>
      <w:r w:rsidRPr="002D5264">
        <w:rPr>
          <w:noProof/>
        </w:rPr>
        <w:t xml:space="preserve">. Ecosystem responses to elevated &lt;scp&gt;CO&lt;/scp&gt; </w:t>
      </w:r>
      <w:r w:rsidRPr="002D5264">
        <w:rPr>
          <w:noProof/>
          <w:vertAlign w:val="subscript"/>
        </w:rPr>
        <w:t>2</w:t>
      </w:r>
      <w:r w:rsidRPr="002D5264">
        <w:rPr>
          <w:noProof/>
        </w:rPr>
        <w:t xml:space="preserve"> governed by plant–soil interactions and the cost of nitrogen acquisition. </w:t>
      </w:r>
      <w:r w:rsidRPr="002D5264">
        <w:rPr>
          <w:i/>
          <w:iCs/>
          <w:noProof/>
        </w:rPr>
        <w:t>New Phytologist</w:t>
      </w:r>
      <w:r w:rsidRPr="002D5264">
        <w:rPr>
          <w:noProof/>
        </w:rPr>
        <w:t xml:space="preserve"> </w:t>
      </w:r>
      <w:r w:rsidRPr="002D5264">
        <w:rPr>
          <w:b/>
          <w:bCs/>
          <w:noProof/>
        </w:rPr>
        <w:t>217</w:t>
      </w:r>
      <w:r w:rsidRPr="002D5264">
        <w:rPr>
          <w:noProof/>
        </w:rPr>
        <w:t>: 507–522.</w:t>
      </w:r>
    </w:p>
    <w:p w14:paraId="3435352B" w14:textId="77777777" w:rsidR="002D5264" w:rsidRPr="002D5264" w:rsidRDefault="002D5264" w:rsidP="002D5264">
      <w:pPr>
        <w:widowControl w:val="0"/>
        <w:autoSpaceDE w:val="0"/>
        <w:autoSpaceDN w:val="0"/>
        <w:adjustRightInd w:val="0"/>
        <w:spacing w:line="480" w:lineRule="auto"/>
        <w:rPr>
          <w:noProof/>
        </w:rPr>
      </w:pPr>
      <w:r w:rsidRPr="002D5264">
        <w:rPr>
          <w:b/>
          <w:bCs/>
          <w:noProof/>
        </w:rPr>
        <w:t>Thieurmel B, Elmarhraoui A</w:t>
      </w:r>
      <w:r w:rsidRPr="002D5264">
        <w:rPr>
          <w:noProof/>
        </w:rPr>
        <w:t xml:space="preserve">. </w:t>
      </w:r>
      <w:r w:rsidRPr="002D5264">
        <w:rPr>
          <w:b/>
          <w:bCs/>
          <w:noProof/>
        </w:rPr>
        <w:t>2019</w:t>
      </w:r>
      <w:r w:rsidRPr="002D5264">
        <w:rPr>
          <w:noProof/>
        </w:rPr>
        <w:t>. suncalc: Compute sun position, sunlight phases, moon position, and lunar phase.</w:t>
      </w:r>
    </w:p>
    <w:p w14:paraId="78458A5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lker AP, Beckerman AP, Gu L, Kattge J, Cernusak LA, Domingues TF, Scales JC, Wohlfahrt G, Wullschleger SD, Woodward FI</w:t>
      </w:r>
      <w:r w:rsidRPr="002D5264">
        <w:rPr>
          <w:noProof/>
        </w:rPr>
        <w:t xml:space="preserve">. </w:t>
      </w:r>
      <w:r w:rsidRPr="002D5264">
        <w:rPr>
          <w:b/>
          <w:bCs/>
          <w:noProof/>
        </w:rPr>
        <w:t>2014</w:t>
      </w:r>
      <w:r w:rsidRPr="002D5264">
        <w:rPr>
          <w:noProof/>
        </w:rPr>
        <w:t xml:space="preserve">. The relationship of leaf photosynthetic traits - Vcmax and Jmax - to leaf nitrogen, leaf phosphorus, and specific leaf area: a meta-analysis and modeling study. </w:t>
      </w:r>
      <w:r w:rsidRPr="002D5264">
        <w:rPr>
          <w:i/>
          <w:iCs/>
          <w:noProof/>
        </w:rPr>
        <w:t>Ecology and Evolution</w:t>
      </w:r>
      <w:r w:rsidRPr="002D5264">
        <w:rPr>
          <w:noProof/>
        </w:rPr>
        <w:t xml:space="preserve"> </w:t>
      </w:r>
      <w:r w:rsidRPr="002D5264">
        <w:rPr>
          <w:b/>
          <w:bCs/>
          <w:noProof/>
        </w:rPr>
        <w:t>4</w:t>
      </w:r>
      <w:r w:rsidRPr="002D5264">
        <w:rPr>
          <w:noProof/>
        </w:rPr>
        <w:t>: 3218–3235.</w:t>
      </w:r>
    </w:p>
    <w:p w14:paraId="1ED9E02A"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lker AP, Johnson AL, Rogers A, Anderson J, Bridges RA, Fisher RA, Lu D, Ricciuto DM, Serbin SP, Ye M</w:t>
      </w:r>
      <w:r w:rsidRPr="002D5264">
        <w:rPr>
          <w:noProof/>
        </w:rPr>
        <w:t xml:space="preserve">. </w:t>
      </w:r>
      <w:r w:rsidRPr="002D5264">
        <w:rPr>
          <w:b/>
          <w:bCs/>
          <w:noProof/>
        </w:rPr>
        <w:t>2021</w:t>
      </w:r>
      <w:r w:rsidRPr="002D5264">
        <w:rPr>
          <w:noProof/>
        </w:rPr>
        <w:t xml:space="preserve">. Multi‐hypothesis comparison of Farquhar and Collatz photosynthesis models reveals the unexpected influence of empirical assumptions at leaf and global scales. </w:t>
      </w:r>
      <w:r w:rsidRPr="002D5264">
        <w:rPr>
          <w:i/>
          <w:iCs/>
          <w:noProof/>
        </w:rPr>
        <w:t>Global Change Biology</w:t>
      </w:r>
      <w:r w:rsidRPr="002D5264">
        <w:rPr>
          <w:noProof/>
        </w:rPr>
        <w:t xml:space="preserve"> </w:t>
      </w:r>
      <w:r w:rsidRPr="002D5264">
        <w:rPr>
          <w:b/>
          <w:bCs/>
          <w:noProof/>
        </w:rPr>
        <w:t>27</w:t>
      </w:r>
      <w:r w:rsidRPr="002D5264">
        <w:rPr>
          <w:noProof/>
        </w:rPr>
        <w:t>: 804–822.</w:t>
      </w:r>
    </w:p>
    <w:p w14:paraId="27795EB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ring EF, Perkowski EA, Smith NG</w:t>
      </w:r>
      <w:r w:rsidRPr="002D5264">
        <w:rPr>
          <w:noProof/>
        </w:rPr>
        <w:t>. Soil nitrogen fertilization reduces relative leaf nitrogen allocation to photosynthesis.</w:t>
      </w:r>
    </w:p>
    <w:p w14:paraId="763423F7"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Westerband AC, Wright IJ, Maire V, Paillassa J, Prentice IC, Atkin OK, Bloomfield KJ, Cernusak LA, Dong N, Gleason SM, </w:t>
      </w:r>
      <w:r w:rsidRPr="002D5264">
        <w:rPr>
          <w:b/>
          <w:bCs/>
          <w:i/>
          <w:iCs/>
          <w:noProof/>
        </w:rPr>
        <w:t>et al.</w:t>
      </w:r>
      <w:r w:rsidRPr="002D5264">
        <w:rPr>
          <w:noProof/>
        </w:rPr>
        <w:t xml:space="preserve"> </w:t>
      </w:r>
      <w:r w:rsidRPr="002D5264">
        <w:rPr>
          <w:b/>
          <w:bCs/>
          <w:noProof/>
        </w:rPr>
        <w:t>2022</w:t>
      </w:r>
      <w:r w:rsidRPr="002D5264">
        <w:rPr>
          <w:noProof/>
        </w:rPr>
        <w:t xml:space="preserve">. Coordination of photosynthetic traits across soil and climate gradients. </w:t>
      </w:r>
      <w:r w:rsidRPr="002D5264">
        <w:rPr>
          <w:i/>
          <w:iCs/>
          <w:noProof/>
        </w:rPr>
        <w:t>Global Change Biology</w:t>
      </w:r>
      <w:r w:rsidRPr="002D5264">
        <w:rPr>
          <w:noProof/>
        </w:rPr>
        <w:t xml:space="preserve"> </w:t>
      </w:r>
      <w:r w:rsidRPr="002D5264">
        <w:rPr>
          <w:b/>
          <w:bCs/>
          <w:noProof/>
        </w:rPr>
        <w:t>Early View</w:t>
      </w:r>
      <w:r w:rsidRPr="002D5264">
        <w:rPr>
          <w:noProof/>
        </w:rPr>
        <w:t>.</w:t>
      </w:r>
    </w:p>
    <w:p w14:paraId="4954BA7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right IJ, Reich PB, Westoby M</w:t>
      </w:r>
      <w:r w:rsidRPr="002D5264">
        <w:rPr>
          <w:noProof/>
        </w:rPr>
        <w:t xml:space="preserve">. </w:t>
      </w:r>
      <w:r w:rsidRPr="002D5264">
        <w:rPr>
          <w:b/>
          <w:bCs/>
          <w:noProof/>
        </w:rPr>
        <w:t>2003</w:t>
      </w:r>
      <w:r w:rsidRPr="002D5264">
        <w:rPr>
          <w:noProof/>
        </w:rPr>
        <w:t xml:space="preserve">. Least-cost input mixtures of water and nitrogen for photosynthesis. </w:t>
      </w:r>
      <w:r w:rsidRPr="002D5264">
        <w:rPr>
          <w:i/>
          <w:iCs/>
          <w:noProof/>
        </w:rPr>
        <w:t>The American Naturalist</w:t>
      </w:r>
      <w:r w:rsidRPr="002D5264">
        <w:rPr>
          <w:noProof/>
        </w:rPr>
        <w:t xml:space="preserve"> </w:t>
      </w:r>
      <w:r w:rsidRPr="002D5264">
        <w:rPr>
          <w:b/>
          <w:bCs/>
          <w:noProof/>
        </w:rPr>
        <w:t>161</w:t>
      </w:r>
      <w:r w:rsidRPr="002D5264">
        <w:rPr>
          <w:noProof/>
        </w:rPr>
        <w:t>: 98–111.</w:t>
      </w:r>
    </w:p>
    <w:p w14:paraId="5282F559" w14:textId="77777777" w:rsidR="002D5264" w:rsidRPr="002D5264" w:rsidRDefault="002D5264" w:rsidP="002D5264">
      <w:pPr>
        <w:widowControl w:val="0"/>
        <w:autoSpaceDE w:val="0"/>
        <w:autoSpaceDN w:val="0"/>
        <w:adjustRightInd w:val="0"/>
        <w:spacing w:line="480" w:lineRule="auto"/>
        <w:rPr>
          <w:noProof/>
        </w:rPr>
      </w:pPr>
      <w:r w:rsidRPr="002D5264">
        <w:rPr>
          <w:b/>
          <w:bCs/>
          <w:noProof/>
        </w:rPr>
        <w:t>Ziehn T, Kattge J, Knorr W, Scholze M</w:t>
      </w:r>
      <w:r w:rsidRPr="002D5264">
        <w:rPr>
          <w:noProof/>
        </w:rPr>
        <w:t xml:space="preserve">. </w:t>
      </w:r>
      <w:r w:rsidRPr="002D5264">
        <w:rPr>
          <w:b/>
          <w:bCs/>
          <w:noProof/>
        </w:rPr>
        <w:t>2011</w:t>
      </w:r>
      <w:r w:rsidRPr="002D5264">
        <w:rPr>
          <w:noProof/>
        </w:rPr>
        <w:t xml:space="preserve">. Improving the predictability of global CO2 </w:t>
      </w:r>
      <w:r w:rsidRPr="002D5264">
        <w:rPr>
          <w:noProof/>
        </w:rPr>
        <w:lastRenderedPageBreak/>
        <w:t xml:space="preserve">assimilation rates under climate change. </w:t>
      </w:r>
      <w:r w:rsidRPr="002D5264">
        <w:rPr>
          <w:i/>
          <w:iCs/>
          <w:noProof/>
        </w:rPr>
        <w:t>Geophysical Research Letters</w:t>
      </w:r>
      <w:r w:rsidRPr="002D5264">
        <w:rPr>
          <w:noProof/>
        </w:rPr>
        <w:t xml:space="preserve"> </w:t>
      </w:r>
      <w:r w:rsidRPr="002D5264">
        <w:rPr>
          <w:b/>
          <w:bCs/>
          <w:noProof/>
        </w:rPr>
        <w:t>38</w:t>
      </w:r>
      <w:r w:rsidRPr="002D5264">
        <w:rPr>
          <w:noProof/>
        </w:rPr>
        <w:t>: L10404.</w:t>
      </w:r>
    </w:p>
    <w:p w14:paraId="58BCB247" w14:textId="050B2A0F" w:rsidR="00AA3362" w:rsidRPr="00AA3362" w:rsidRDefault="00AA3362" w:rsidP="002D5264">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3"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45962"/>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6BA"/>
    <w:rsid w:val="00497794"/>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3345"/>
    <w:rsid w:val="005D48AE"/>
    <w:rsid w:val="005E1917"/>
    <w:rsid w:val="005F36CF"/>
    <w:rsid w:val="005F62E7"/>
    <w:rsid w:val="0060037D"/>
    <w:rsid w:val="00605B64"/>
    <w:rsid w:val="006074BA"/>
    <w:rsid w:val="00615472"/>
    <w:rsid w:val="006165B0"/>
    <w:rsid w:val="00621EDD"/>
    <w:rsid w:val="006266DB"/>
    <w:rsid w:val="006318C3"/>
    <w:rsid w:val="00640078"/>
    <w:rsid w:val="006529A4"/>
    <w:rsid w:val="00674254"/>
    <w:rsid w:val="00676F12"/>
    <w:rsid w:val="006831D4"/>
    <w:rsid w:val="00691B71"/>
    <w:rsid w:val="00692389"/>
    <w:rsid w:val="00693E83"/>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65142"/>
    <w:rsid w:val="00967C8A"/>
    <w:rsid w:val="00984782"/>
    <w:rsid w:val="00995974"/>
    <w:rsid w:val="00996E52"/>
    <w:rsid w:val="00997CB9"/>
    <w:rsid w:val="009A36E2"/>
    <w:rsid w:val="009A43ED"/>
    <w:rsid w:val="009A57E2"/>
    <w:rsid w:val="009A624C"/>
    <w:rsid w:val="009B12AC"/>
    <w:rsid w:val="009B3BAC"/>
    <w:rsid w:val="009B6916"/>
    <w:rsid w:val="009C0C20"/>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6981"/>
    <w:rsid w:val="00A646BA"/>
    <w:rsid w:val="00A64E3D"/>
    <w:rsid w:val="00A65DA1"/>
    <w:rsid w:val="00A67BFE"/>
    <w:rsid w:val="00A75619"/>
    <w:rsid w:val="00A8049D"/>
    <w:rsid w:val="00A85CFF"/>
    <w:rsid w:val="00A96A0D"/>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0367"/>
    <w:rsid w:val="00B57485"/>
    <w:rsid w:val="00B639AF"/>
    <w:rsid w:val="00B824CB"/>
    <w:rsid w:val="00B91CD3"/>
    <w:rsid w:val="00B939BB"/>
    <w:rsid w:val="00BA43FC"/>
    <w:rsid w:val="00BA566E"/>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D00D82"/>
    <w:rsid w:val="00D04858"/>
    <w:rsid w:val="00D06E5C"/>
    <w:rsid w:val="00D06E74"/>
    <w:rsid w:val="00D07D67"/>
    <w:rsid w:val="00D10C08"/>
    <w:rsid w:val="00D14707"/>
    <w:rsid w:val="00D16201"/>
    <w:rsid w:val="00D23C5C"/>
    <w:rsid w:val="00D31079"/>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0E2"/>
    <w:rsid w:val="00E134F2"/>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549AC"/>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1</Pages>
  <Words>33520</Words>
  <Characters>191065</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1-10T18:10:00Z</dcterms:created>
  <dcterms:modified xsi:type="dcterms:W3CDTF">2022-11-1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